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716E6826"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000259A5" w:rsidRPr="000259A5">
        <w:rPr>
          <w:rFonts w:ascii="David" w:hAnsi="David" w:cs="David"/>
          <w:color w:val="FF0000"/>
        </w:rPr>
        <w:t>not sure</w:t>
      </w:r>
      <w:proofErr w:type="gramStart"/>
      <w:r w:rsidRPr="000259A5">
        <w:rPr>
          <w:rFonts w:ascii="David" w:hAnsi="David" w:cs="David" w:hint="cs"/>
          <w:color w:val="FF0000"/>
        </w:rPr>
        <w:t>?</w:t>
      </w:r>
      <w:r w:rsidR="000259A5" w:rsidRPr="000259A5">
        <w:rPr>
          <w:rFonts w:ascii="David" w:hAnsi="David" w:cs="David"/>
          <w:color w:val="000000"/>
        </w:rPr>
        <w:t xml:space="preserve"> </w:t>
      </w:r>
      <w:r w:rsidR="000259A5" w:rsidRPr="000259A5">
        <w:rPr>
          <w:rFonts w:ascii="David" w:hAnsi="David" w:cs="David"/>
          <w:color w:val="FF0000"/>
        </w:rPr>
        <w:t>,</w:t>
      </w:r>
      <w:proofErr w:type="gramEnd"/>
      <w:r w:rsidR="000259A5" w:rsidRPr="000259A5">
        <w:rPr>
          <w:rFonts w:ascii="David" w:hAnsi="David" w:cs="David"/>
          <w:color w:val="FF0000"/>
        </w:rPr>
        <w:t xml:space="preserve"> cite</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508C97AD"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Mobile </w:t>
      </w:r>
      <w:proofErr w:type="gramStart"/>
      <w:r>
        <w:rPr>
          <w:rFonts w:ascii="David" w:hAnsi="David" w:cs="David"/>
          <w:color w:val="000000" w:themeColor="text1"/>
        </w:rPr>
        <w:t>deploy</w:t>
      </w:r>
      <w:proofErr w:type="gramEnd"/>
      <w:r>
        <w:rPr>
          <w:rFonts w:ascii="David" w:hAnsi="David" w:cs="David"/>
          <w:color w:val="000000" w:themeColor="text1"/>
        </w:rPr>
        <w:t xml:space="preserve"> of sensors</w:t>
      </w:r>
    </w:p>
    <w:p w14:paraId="230FCCBD" w14:textId="1C78CB86"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transmitted</w:t>
      </w:r>
      <w:r w:rsidR="00F915E0">
        <w:rPr>
          <w:rFonts w:ascii="David" w:hAnsi="David" w:cs="David"/>
        </w:rPr>
        <w:t xml:space="preserve">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w:t>
      </w:r>
      <w:r w:rsidR="00301E87">
        <w:rPr>
          <w:rFonts w:ascii="David" w:hAnsi="David" w:cs="David"/>
        </w:rPr>
        <w:t>a WDESN</w:t>
      </w:r>
      <w:r w:rsidR="00301E87">
        <w:rPr>
          <w:rFonts w:ascii="David" w:hAnsi="David" w:cs="David"/>
        </w:rPr>
        <w:t xml:space="preserve">,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4A8E2F7F"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p>
    <w:p w14:paraId="774B85E2" w14:textId="68D5ED64" w:rsidR="009743A8" w:rsidRPr="00470D7E" w:rsidRDefault="0042358E" w:rsidP="00470D7E">
      <w:pPr>
        <w:spacing w:line="360" w:lineRule="auto"/>
        <w:ind w:right="-2"/>
        <w:jc w:val="both"/>
        <w:rPr>
          <w:rFonts w:ascii="David" w:hAnsi="David" w:cs="David" w:hint="cs"/>
        </w:rPr>
      </w:pPr>
      <w:commentRangeStart w:id="2"/>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2"/>
      <w:r w:rsidR="005B0CAF">
        <w:rPr>
          <w:rStyle w:val="CommentReference"/>
        </w:rPr>
        <w:commentReference w:id="2"/>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w:t>
      </w:r>
      <w:proofErr w:type="spellStart"/>
      <w:r w:rsidR="009D6BE7" w:rsidRPr="00470D7E">
        <w:rPr>
          <w:rFonts w:ascii="David" w:hAnsi="David" w:cs="David" w:hint="cs"/>
        </w:rPr>
        <w:t>i</w:t>
      </w:r>
      <w:proofErr w:type="spellEnd"/>
      <w:r w:rsidR="009D6BE7" w:rsidRPr="00470D7E">
        <w:rPr>
          <w:rFonts w:ascii="David" w:hAnsi="David" w:cs="David" w:hint="cs"/>
        </w:rPr>
        <w:t>)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w:t>
      </w:r>
      <w:r w:rsidR="007A298E" w:rsidRPr="00470D7E">
        <w:rPr>
          <w:rFonts w:ascii="David" w:hAnsi="David" w:cs="David" w:hint="cs"/>
        </w:rPr>
        <w:t xml:space="preserve">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r w:rsidR="00D3040B" w:rsidRPr="00470D7E">
        <w:rPr>
          <w:rFonts w:ascii="David" w:hAnsi="David" w:cs="David" w:hint="cs"/>
        </w:rPr>
        <w:t xml:space="preserve">The different applications </w:t>
      </w:r>
      <w:r w:rsidR="00C377B7" w:rsidRPr="00470D7E">
        <w:rPr>
          <w:rFonts w:ascii="David" w:hAnsi="David" w:cs="David" w:hint="cs"/>
        </w:rPr>
        <w:t xml:space="preserve">may </w:t>
      </w:r>
      <w:r w:rsidR="00D3040B" w:rsidRPr="00470D7E">
        <w:rPr>
          <w:rFonts w:ascii="David" w:hAnsi="David" w:cs="David" w:hint="cs"/>
        </w:rPr>
        <w:t xml:space="preserve">form </w:t>
      </w:r>
      <w:r w:rsidR="00055826" w:rsidRPr="00470D7E">
        <w:rPr>
          <w:rFonts w:ascii="David" w:hAnsi="David" w:cs="David" w:hint="cs"/>
        </w:rPr>
        <w:t>various</w:t>
      </w:r>
      <w:r w:rsidR="00D3040B"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00D3040B"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proofErr w:type="spellStart"/>
      <w:r w:rsidR="00CB724B" w:rsidRPr="00470D7E">
        <w:rPr>
          <w:rFonts w:ascii="David" w:hAnsi="David" w:cs="David" w:hint="cs"/>
          <w:color w:val="FF0000"/>
        </w:rPr>
        <w:t>Kanaroglou</w:t>
      </w:r>
      <w:proofErr w:type="spellEnd"/>
      <w:r w:rsidR="00CB724B" w:rsidRPr="00470D7E">
        <w:rPr>
          <w:rFonts w:ascii="David" w:hAnsi="David" w:cs="David" w:hint="cs"/>
          <w:color w:val="FF0000"/>
        </w:rPr>
        <w:t xml:space="preserve"> et. al</w:t>
      </w:r>
      <w:r w:rsidR="000651C3" w:rsidRPr="00470D7E">
        <w:rPr>
          <w:rFonts w:ascii="David" w:hAnsi="David" w:cs="David" w:hint="cs"/>
          <w:color w:val="FF0000"/>
        </w:rPr>
        <w:t>.</w:t>
      </w:r>
      <w:r w:rsidR="00D3040B"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674AAE" w:rsidRPr="00470D7E">
        <w:rPr>
          <w:rFonts w:ascii="David" w:hAnsi="David" w:cs="David" w:hint="cs"/>
        </w:rPr>
        <w:t>,….</w:t>
      </w:r>
    </w:p>
    <w:p w14:paraId="0B06C674" w14:textId="1DF7FAA1" w:rsidR="00674AAE" w:rsidRPr="00470D7E" w:rsidRDefault="00674AAE" w:rsidP="00470D7E">
      <w:pPr>
        <w:spacing w:line="360" w:lineRule="auto"/>
        <w:ind w:right="-2"/>
        <w:jc w:val="both"/>
        <w:rPr>
          <w:rFonts w:ascii="David" w:hAnsi="David" w:cs="David" w:hint="cs"/>
        </w:rPr>
      </w:pPr>
    </w:p>
    <w:p w14:paraId="499FC50D" w14:textId="594631D0" w:rsidR="002B3D2F" w:rsidRDefault="00FE379B" w:rsidP="00B6584B">
      <w:pPr>
        <w:spacing w:line="360" w:lineRule="auto"/>
        <w:ind w:right="-2"/>
        <w:jc w:val="both"/>
        <w:rPr>
          <w:rFonts w:ascii="David" w:hAnsi="David" w:cs="David"/>
        </w:rPr>
      </w:pPr>
      <w:commentRangeStart w:id="3"/>
      <w:r w:rsidRPr="00470D7E">
        <w:rPr>
          <w:rFonts w:ascii="David" w:hAnsi="David" w:cs="David" w:hint="cs"/>
          <w:color w:val="FF0000"/>
        </w:rPr>
        <w:t>Lerner et. al.</w:t>
      </w:r>
      <w:r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F57490" w:rsidRPr="00470D7E">
        <w:rPr>
          <w:rFonts w:ascii="David" w:hAnsi="David" w:cs="David" w:hint="cs"/>
        </w:rPr>
        <w:t xml:space="preserve">developed a method to find an optimal deployment of low-cost sensor network comprised of two types of micro-sensing units for </w:t>
      </w:r>
      <w:r w:rsidR="002B3D2F" w:rsidRPr="00CB6892">
        <w:rPr>
          <w:rFonts w:ascii="David" w:hAnsi="David" w:cs="David"/>
          <w:color w:val="FF0000"/>
        </w:rPr>
        <w:t>NO SPECIFIC OBJECTIVE?</w:t>
      </w:r>
    </w:p>
    <w:p w14:paraId="6053ABC9" w14:textId="6E9AF46C" w:rsidR="00161A2A" w:rsidRPr="00B6584B" w:rsidRDefault="00F57490" w:rsidP="00B6584B">
      <w:pPr>
        <w:spacing w:line="360" w:lineRule="auto"/>
        <w:ind w:right="-2"/>
        <w:jc w:val="both"/>
        <w:rPr>
          <w:rFonts w:ascii="David" w:hAnsi="David" w:cs="David"/>
        </w:rPr>
      </w:pPr>
      <w:r w:rsidRPr="00470D7E">
        <w:rPr>
          <w:rFonts w:ascii="David" w:hAnsi="David" w:cs="David" w:hint="cs"/>
          <w:b/>
          <w:bCs/>
        </w:rPr>
        <w:t>environmental monitoring</w:t>
      </w:r>
      <w:r w:rsidRPr="00470D7E">
        <w:rPr>
          <w:rFonts w:ascii="David" w:hAnsi="David" w:cs="David" w:hint="cs"/>
        </w:rPr>
        <w:t xml:space="preserve"> of ozone, NO and NO</w:t>
      </w:r>
      <w:r w:rsidRPr="00470D7E">
        <w:rPr>
          <w:rFonts w:ascii="David" w:hAnsi="David" w:cs="David" w:hint="cs"/>
          <w:vertAlign w:val="subscript"/>
        </w:rPr>
        <w:t>2</w:t>
      </w:r>
      <w:r w:rsidRPr="00470D7E">
        <w:rPr>
          <w:rFonts w:ascii="David" w:hAnsi="David" w:cs="David" w:hint="cs"/>
        </w:rPr>
        <w:t xml:space="preserve"> emission</w:t>
      </w:r>
      <w:r w:rsidR="00FA4FEF" w:rsidRPr="00470D7E">
        <w:rPr>
          <w:rFonts w:ascii="David" w:hAnsi="David" w:cs="David" w:hint="cs"/>
        </w:rPr>
        <w:t>s</w:t>
      </w:r>
      <w:r w:rsidRPr="00470D7E">
        <w:rPr>
          <w:rFonts w:ascii="David" w:hAnsi="David" w:cs="David" w:hint="cs"/>
        </w:rPr>
        <w:t xml:space="preserve">. The optimal locations were found using an optimization process </w:t>
      </w:r>
      <w:r w:rsidR="00FD0FA6">
        <w:rPr>
          <w:rFonts w:ascii="David" w:hAnsi="David" w:cs="David"/>
        </w:rPr>
        <w:t>(</w:t>
      </w:r>
      <w:r w:rsidR="00FD0FA6" w:rsidRPr="00FD0FA6">
        <w:rPr>
          <w:rFonts w:ascii="David" w:hAnsi="David" w:cs="David"/>
          <w:color w:val="FF0000"/>
        </w:rPr>
        <w:t>which?</w:t>
      </w:r>
      <w:r w:rsidR="00FD0FA6">
        <w:rPr>
          <w:rFonts w:ascii="David" w:hAnsi="David" w:cs="David"/>
        </w:rPr>
        <w:t xml:space="preserve">) </w:t>
      </w:r>
      <w:r w:rsidRPr="00470D7E">
        <w:rPr>
          <w:rFonts w:ascii="David" w:hAnsi="David" w:cs="David" w:hint="cs"/>
        </w:rPr>
        <w:t xml:space="preserve">that seeks for the set of locations, under resources constraints, that maximizes the overall utility of the sensor network. However, their method evaluated only the land use and topographic nature of the region of interest, and disregarded </w:t>
      </w:r>
      <w:r w:rsidR="009A7335" w:rsidRPr="00470D7E">
        <w:rPr>
          <w:rFonts w:ascii="David" w:hAnsi="David" w:cs="David" w:hint="cs"/>
        </w:rPr>
        <w:t xml:space="preserve">important </w:t>
      </w:r>
      <w:r w:rsidRPr="00470D7E">
        <w:rPr>
          <w:rFonts w:ascii="David" w:hAnsi="David" w:cs="David" w:hint="cs"/>
        </w:rPr>
        <w:t>temporal factors, such as atmospheric conditions</w:t>
      </w:r>
      <w:r w:rsidR="009A7335" w:rsidRPr="00470D7E">
        <w:rPr>
          <w:rFonts w:ascii="David" w:hAnsi="David" w:cs="David" w:hint="cs"/>
        </w:rPr>
        <w:t xml:space="preserve">. </w:t>
      </w:r>
      <w:commentRangeEnd w:id="3"/>
      <w:r w:rsidR="00D041F5">
        <w:rPr>
          <w:rStyle w:val="CommentReference"/>
        </w:rPr>
        <w:commentReference w:id="3"/>
      </w:r>
      <w:r w:rsidR="00EC7C2E">
        <w:rPr>
          <w:rFonts w:ascii="David" w:hAnsi="David" w:cs="David"/>
        </w:rPr>
        <w:t xml:space="preserve">This produces an inherent problem in the model, e.g., in cases where sources are located at the eastern part of the study area and typical winds are </w:t>
      </w:r>
      <w:r w:rsidR="005C5E2A">
        <w:rPr>
          <w:rFonts w:ascii="David" w:hAnsi="David" w:cs="David"/>
        </w:rPr>
        <w:t xml:space="preserve">blowing from the </w:t>
      </w:r>
      <w:r w:rsidR="00EC7C2E">
        <w:rPr>
          <w:rFonts w:ascii="David" w:hAnsi="David" w:cs="David"/>
        </w:rPr>
        <w:t>west</w:t>
      </w:r>
      <w:r w:rsidR="005C5E2A">
        <w:rPr>
          <w:rFonts w:ascii="David" w:hAnsi="David" w:cs="David"/>
        </w:rPr>
        <w:t>, placing sensors west to the sources is redundant.</w:t>
      </w:r>
      <w:r w:rsidR="005C01C0">
        <w:rPr>
          <w:rFonts w:ascii="David" w:hAnsi="David" w:cs="David"/>
        </w:rPr>
        <w:t xml:space="preserve"> </w:t>
      </w:r>
    </w:p>
    <w:p w14:paraId="1BF9342C" w14:textId="77777777" w:rsidR="00DE009B" w:rsidRDefault="00DE009B" w:rsidP="00161A2A">
      <w:pPr>
        <w:spacing w:line="360" w:lineRule="auto"/>
        <w:ind w:right="-2"/>
        <w:jc w:val="both"/>
        <w:rPr>
          <w:rFonts w:ascii="David" w:hAnsi="David" w:cs="David"/>
          <w:color w:val="FF0000"/>
        </w:rPr>
      </w:pPr>
    </w:p>
    <w:p w14:paraId="0D7F0C8D" w14:textId="7C3BC711" w:rsidR="00161A2A" w:rsidRDefault="00161A2A" w:rsidP="00161A2A">
      <w:pPr>
        <w:spacing w:line="360" w:lineRule="auto"/>
        <w:ind w:right="-2"/>
        <w:jc w:val="both"/>
        <w:rPr>
          <w:rFonts w:ascii="David" w:hAnsi="David" w:cs="David"/>
        </w:rPr>
      </w:pPr>
      <w:r w:rsidRPr="00725723">
        <w:rPr>
          <w:rFonts w:ascii="David" w:hAnsi="David" w:cs="David"/>
          <w:color w:val="FF0000"/>
        </w:rPr>
        <w:t xml:space="preserve">Carter and </w:t>
      </w:r>
      <w:proofErr w:type="spellStart"/>
      <w:r w:rsidRPr="00725723">
        <w:rPr>
          <w:rFonts w:ascii="David" w:hAnsi="David" w:cs="David"/>
          <w:color w:val="FF0000"/>
        </w:rPr>
        <w:t>Ragade</w:t>
      </w:r>
      <w:proofErr w:type="spellEnd"/>
      <w:r w:rsidRPr="00725723">
        <w:rPr>
          <w:rFonts w:ascii="David" w:hAnsi="David" w:cs="David"/>
          <w:color w:val="FF0000"/>
        </w:rPr>
        <w:t xml:space="preserv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A36B22">
        <w:rPr>
          <w:rFonts w:ascii="David" w:hAnsi="David" w:cs="David"/>
        </w:rPr>
        <w:t xml:space="preserve">wished to ensure a certain </w:t>
      </w:r>
      <w:r w:rsidR="00A36B22" w:rsidRPr="00217758">
        <w:rPr>
          <w:rFonts w:ascii="David" w:hAnsi="David" w:cs="David"/>
          <w:b/>
          <w:bCs/>
        </w:rPr>
        <w:t>level of detection</w:t>
      </w:r>
      <w:r w:rsidR="00BD6317">
        <w:rPr>
          <w:rFonts w:ascii="David" w:hAnsi="David" w:cs="David"/>
        </w:rPr>
        <w:t xml:space="preserve"> in their network. </w:t>
      </w:r>
      <w:r w:rsidR="00DE009B" w:rsidRPr="00DE009B">
        <w:rPr>
          <w:rFonts w:ascii="David" w:hAnsi="David" w:cs="David"/>
          <w:color w:val="FF0000"/>
        </w:rPr>
        <w:t xml:space="preserve">However, their methods </w:t>
      </w:r>
      <w:proofErr w:type="gramStart"/>
      <w:r w:rsidR="00DE009B" w:rsidRPr="00DE009B">
        <w:rPr>
          <w:rFonts w:ascii="David" w:hAnsi="David" w:cs="David"/>
          <w:color w:val="FF0000"/>
        </w:rPr>
        <w:t>does</w:t>
      </w:r>
      <w:proofErr w:type="gramEnd"/>
      <w:r w:rsidR="00DE009B" w:rsidRPr="00DE009B">
        <w:rPr>
          <w:rFonts w:ascii="David" w:hAnsi="David" w:cs="David"/>
          <w:color w:val="FF0000"/>
        </w:rPr>
        <w:t xml:space="preserve"> not suit air pollution!</w:t>
      </w:r>
    </w:p>
    <w:p w14:paraId="3810CC75" w14:textId="55749F12" w:rsidR="00D3239C" w:rsidRDefault="00D3239C" w:rsidP="00161A2A">
      <w:pPr>
        <w:spacing w:line="360" w:lineRule="auto"/>
        <w:ind w:right="-2"/>
        <w:jc w:val="both"/>
        <w:rPr>
          <w:rFonts w:ascii="David" w:hAnsi="David" w:cs="David"/>
        </w:rPr>
      </w:pPr>
    </w:p>
    <w:p w14:paraId="6578C6F4" w14:textId="28DA4E2B" w:rsidR="001D00D0" w:rsidRDefault="003F3068" w:rsidP="00CE4531">
      <w:pPr>
        <w:spacing w:line="360" w:lineRule="auto"/>
        <w:ind w:right="-2"/>
        <w:jc w:val="both"/>
        <w:rPr>
          <w:rFonts w:ascii="David" w:hAnsi="David" w:cs="David"/>
        </w:rPr>
      </w:pPr>
      <w:r w:rsidRPr="004358D4">
        <w:rPr>
          <w:rFonts w:ascii="David" w:hAnsi="David" w:cs="David"/>
          <w:color w:val="FF0000"/>
        </w:rPr>
        <w:t xml:space="preserve">Berman </w:t>
      </w:r>
      <w:r w:rsidR="00D77514" w:rsidRPr="004358D4">
        <w:rPr>
          <w:rFonts w:ascii="David" w:hAnsi="David" w:cs="David"/>
          <w:color w:val="FF0000"/>
        </w:rPr>
        <w:t xml:space="preserve">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sidR="00403BBA">
        <w:rPr>
          <w:rFonts w:ascii="David" w:hAnsi="David" w:cs="David"/>
        </w:rPr>
        <w:t xml:space="preserve"> </w:t>
      </w:r>
      <w:r w:rsidR="00A608CE">
        <w:rPr>
          <w:rFonts w:ascii="David" w:hAnsi="David" w:cs="David"/>
        </w:rPr>
        <w:t xml:space="preserve">developed a </w:t>
      </w:r>
      <w:r w:rsidR="009563BC">
        <w:rPr>
          <w:rFonts w:ascii="David" w:hAnsi="David" w:cs="David"/>
        </w:rPr>
        <w:t xml:space="preserve">geostatistical simulation method to find the best locations to place additional sensors in order to improve </w:t>
      </w:r>
      <w:r w:rsidR="00923B8E">
        <w:rPr>
          <w:rFonts w:ascii="David" w:hAnsi="David" w:cs="David"/>
        </w:rPr>
        <w:t xml:space="preserve">the performance of an existing network. </w:t>
      </w:r>
      <w:bookmarkStart w:id="4" w:name="_GoBack"/>
      <w:bookmarkEnd w:id="4"/>
    </w:p>
    <w:p w14:paraId="624BD2CB" w14:textId="77777777" w:rsidR="001D00D0" w:rsidRDefault="001D00D0" w:rsidP="00161A2A">
      <w:pPr>
        <w:spacing w:line="360" w:lineRule="auto"/>
        <w:ind w:right="-2"/>
        <w:jc w:val="both"/>
        <w:rPr>
          <w:rFonts w:ascii="David" w:hAnsi="David" w:cs="David"/>
        </w:rPr>
      </w:pPr>
    </w:p>
    <w:p w14:paraId="09CB38C3" w14:textId="3FC4ADBB" w:rsidR="0000149F" w:rsidRPr="00470D7E" w:rsidRDefault="00D3239C" w:rsidP="0000149F">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sidR="003F3068">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003F3068" w:rsidRPr="003F3068">
        <w:rPr>
          <w:rFonts w:ascii="David" w:hAnsi="David" w:cs="David"/>
          <w:noProof/>
        </w:rPr>
        <w:t>[20]</w:t>
      </w:r>
      <w:r>
        <w:rPr>
          <w:rFonts w:ascii="David" w:hAnsi="David" w:cs="David"/>
        </w:rPr>
        <w:fldChar w:fldCharType="end"/>
      </w:r>
      <w:r w:rsidR="005874A1">
        <w:rPr>
          <w:rFonts w:ascii="David" w:hAnsi="David" w:cs="David"/>
        </w:rPr>
        <w:t xml:space="preserve"> </w:t>
      </w:r>
      <w:r w:rsidR="0000149F">
        <w:rPr>
          <w:rFonts w:ascii="David" w:hAnsi="David" w:cs="David"/>
        </w:rPr>
        <w:t xml:space="preserve">designed a model for the deployment of sensors with the objective of </w:t>
      </w:r>
      <w:r w:rsidR="0000149F" w:rsidRPr="004366AF">
        <w:rPr>
          <w:rFonts w:ascii="David" w:hAnsi="David" w:cs="David"/>
          <w:b/>
          <w:bCs/>
        </w:rPr>
        <w:t>detecti</w:t>
      </w:r>
      <w:r w:rsidR="0000149F" w:rsidRPr="004366AF">
        <w:rPr>
          <w:rFonts w:ascii="David" w:hAnsi="David" w:cs="David"/>
          <w:b/>
          <w:bCs/>
        </w:rPr>
        <w:t>ng</w:t>
      </w:r>
      <w:r w:rsidR="0000149F" w:rsidRPr="004366AF">
        <w:rPr>
          <w:rFonts w:ascii="David" w:hAnsi="David" w:cs="David"/>
          <w:b/>
          <w:bCs/>
        </w:rPr>
        <w:t xml:space="preserve"> threshold crossings</w:t>
      </w:r>
      <w:r w:rsidR="0000149F" w:rsidRPr="0000149F">
        <w:rPr>
          <w:rFonts w:ascii="David" w:hAnsi="David" w:cs="David"/>
        </w:rPr>
        <w:t xml:space="preserve"> in order to trigger </w:t>
      </w:r>
      <w:r w:rsidR="00AF1D10">
        <w:rPr>
          <w:rFonts w:ascii="David" w:hAnsi="David" w:cs="David"/>
        </w:rPr>
        <w:t xml:space="preserve">an </w:t>
      </w:r>
      <w:r w:rsidR="0000149F" w:rsidRPr="0000149F">
        <w:rPr>
          <w:rFonts w:ascii="David" w:hAnsi="David" w:cs="David"/>
        </w:rPr>
        <w:t>adequate alert</w:t>
      </w:r>
      <w:r w:rsidR="0000149F">
        <w:rPr>
          <w:rFonts w:ascii="David" w:hAnsi="David" w:cs="David"/>
        </w:rPr>
        <w:t>.</w:t>
      </w:r>
    </w:p>
    <w:p w14:paraId="3770DC17" w14:textId="17FE85D8" w:rsidR="00C64EC6" w:rsidRDefault="00C64EC6" w:rsidP="005308B5">
      <w:pPr>
        <w:spacing w:line="360" w:lineRule="auto"/>
        <w:ind w:right="-2"/>
        <w:jc w:val="both"/>
        <w:rPr>
          <w:rFonts w:ascii="David" w:hAnsi="David" w:cs="David"/>
        </w:rPr>
      </w:pPr>
    </w:p>
    <w:p w14:paraId="1A616173" w14:textId="24E4322D" w:rsidR="00F57490" w:rsidRDefault="00F57490" w:rsidP="005308B5">
      <w:pPr>
        <w:spacing w:line="360" w:lineRule="auto"/>
        <w:ind w:right="-2"/>
        <w:jc w:val="both"/>
        <w:rPr>
          <w:rFonts w:ascii="David" w:hAnsi="David" w:cs="David"/>
        </w:rPr>
      </w:pPr>
    </w:p>
    <w:p w14:paraId="6165A111" w14:textId="12E0F646" w:rsidR="00F57490" w:rsidRDefault="00F57490" w:rsidP="005308B5">
      <w:pPr>
        <w:spacing w:line="360" w:lineRule="auto"/>
        <w:ind w:right="-2"/>
        <w:jc w:val="both"/>
        <w:rPr>
          <w:rFonts w:ascii="David" w:hAnsi="David" w:cs="David"/>
        </w:rPr>
      </w:pPr>
    </w:p>
    <w:p w14:paraId="5B54A0E3" w14:textId="77777777" w:rsidR="00F57490" w:rsidRDefault="00F57490" w:rsidP="005308B5">
      <w:pPr>
        <w:spacing w:line="360" w:lineRule="auto"/>
        <w:ind w:right="-2"/>
        <w:jc w:val="both"/>
        <w:rPr>
          <w:rFonts w:ascii="David" w:hAnsi="David" w:cs="David"/>
        </w:rPr>
      </w:pPr>
    </w:p>
    <w:p w14:paraId="55B8D138" w14:textId="77777777" w:rsidR="00C64EC6" w:rsidRDefault="00C64EC6" w:rsidP="005308B5">
      <w:pPr>
        <w:spacing w:line="360" w:lineRule="auto"/>
        <w:ind w:right="-2"/>
        <w:jc w:val="both"/>
        <w:rPr>
          <w:rFonts w:ascii="David" w:hAnsi="David" w:cs="David"/>
        </w:rPr>
      </w:pPr>
    </w:p>
    <w:p w14:paraId="0F6A9667" w14:textId="275C2AE3" w:rsidR="00D3040B" w:rsidRDefault="00F34653" w:rsidP="005308B5">
      <w:pPr>
        <w:spacing w:line="360" w:lineRule="auto"/>
        <w:ind w:right="-2"/>
        <w:jc w:val="both"/>
        <w:rPr>
          <w:rFonts w:ascii="David" w:hAnsi="David" w:cs="David"/>
        </w:rPr>
      </w:pPr>
      <w:r>
        <w:rPr>
          <w:rFonts w:ascii="David" w:hAnsi="David" w:cs="David"/>
        </w:rPr>
        <w:t xml:space="preserve">For example, </w:t>
      </w:r>
      <w:r w:rsidR="00D3040B">
        <w:rPr>
          <w:rFonts w:asciiTheme="majorBidi" w:hAnsiTheme="majorBidi" w:cstheme="majorBidi"/>
        </w:rPr>
        <w:t>for exposure assessment or threshold crossing detection</w:t>
      </w:r>
      <w:r w:rsidR="009743A8">
        <w:rPr>
          <w:rFonts w:asciiTheme="majorBidi" w:hAnsiTheme="majorBidi" w:cstheme="majorBidi"/>
        </w:rPr>
        <w:t xml:space="preserve"> </w:t>
      </w:r>
    </w:p>
    <w:p w14:paraId="650786CD" w14:textId="325B856A" w:rsidR="00336510" w:rsidRPr="00D3040B" w:rsidRDefault="00B57ADF" w:rsidP="00D3040B">
      <w:pPr>
        <w:spacing w:line="360" w:lineRule="auto"/>
        <w:ind w:right="-2"/>
        <w:jc w:val="both"/>
        <w:rPr>
          <w:rFonts w:ascii="David" w:hAnsi="David" w:cs="David"/>
          <w:color w:val="FF0000"/>
        </w:rPr>
      </w:pPr>
      <w:r w:rsidRPr="00D3040B">
        <w:rPr>
          <w:rFonts w:asciiTheme="majorBidi" w:hAnsiTheme="majorBidi" w:cstheme="majorBidi"/>
        </w:rPr>
        <w:t xml:space="preserve"> </w:t>
      </w:r>
      <w:r w:rsidR="00CA3168" w:rsidRPr="00D3040B">
        <w:rPr>
          <w:rFonts w:asciiTheme="majorBidi" w:hAnsiTheme="majorBidi" w:cstheme="majorBidi"/>
        </w:rPr>
        <w:t xml:space="preserve"> </w:t>
      </w: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3A06BF" w:rsidRDefault="00336510" w:rsidP="003A06BF">
      <w:pPr>
        <w:spacing w:line="360" w:lineRule="auto"/>
        <w:ind w:right="-2"/>
        <w:jc w:val="both"/>
        <w:rPr>
          <w:rFonts w:ascii="David" w:hAnsi="David" w:cs="David"/>
          <w:color w:val="FF0000"/>
        </w:rPr>
      </w:pPr>
      <w:r w:rsidRPr="003A06BF">
        <w:rPr>
          <w:rFonts w:ascii="David" w:hAnsi="David" w:cs="David"/>
        </w:rPr>
        <w:t xml:space="preserve">Investigation of a disaster area </w:t>
      </w:r>
      <w:r w:rsidRPr="003A06BF">
        <w:rPr>
          <w:rFonts w:ascii="David" w:hAnsi="David" w:cs="David"/>
          <w:color w:val="FF0000"/>
        </w:rPr>
        <w:t>(</w:t>
      </w:r>
      <w:r w:rsidRPr="003A06BF">
        <w:rPr>
          <w:rFonts w:ascii="Calibri" w:hAnsi="Calibri" w:cs="Calibri"/>
          <w:color w:val="FF0000"/>
        </w:rPr>
        <w:t>﻿</w:t>
      </w:r>
      <w:r w:rsidRPr="003A06BF">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45885E4F" w14:textId="77777777" w:rsidR="003D6434" w:rsidRDefault="003D6434" w:rsidP="006C4839">
      <w:pPr>
        <w:spacing w:line="360" w:lineRule="auto"/>
        <w:ind w:right="-2"/>
        <w:jc w:val="both"/>
        <w:rPr>
          <w:rFonts w:ascii="David" w:hAnsi="David" w:cs="David"/>
        </w:rPr>
      </w:pPr>
    </w:p>
    <w:p w14:paraId="7FA33764" w14:textId="73988188" w:rsidR="00DE7D22" w:rsidRDefault="00DE7D22" w:rsidP="006C4839">
      <w:pPr>
        <w:spacing w:line="360" w:lineRule="auto"/>
        <w:ind w:right="-2"/>
        <w:jc w:val="both"/>
        <w:rPr>
          <w:rFonts w:ascii="David" w:hAnsi="David" w:cs="David"/>
        </w:rPr>
      </w:pPr>
      <w:r>
        <w:rPr>
          <w:rFonts w:ascii="David" w:hAnsi="David" w:cs="David"/>
        </w:rPr>
        <w:t xml:space="preserve">Methods used to find – linear programming… </w:t>
      </w:r>
    </w:p>
    <w:p w14:paraId="6361937C" w14:textId="77777777" w:rsidR="00356C0E" w:rsidRDefault="00356C0E" w:rsidP="00356C0E">
      <w:pPr>
        <w:spacing w:line="360" w:lineRule="auto"/>
        <w:ind w:right="-2"/>
        <w:jc w:val="both"/>
        <w:rPr>
          <w:rFonts w:ascii="David" w:hAnsi="David" w:cs="David"/>
          <w:b/>
          <w:bCs/>
        </w:rPr>
      </w:pPr>
    </w:p>
    <w:p w14:paraId="311211B6" w14:textId="5C0FC0BA" w:rsidR="00D52936" w:rsidRPr="00356C0E" w:rsidRDefault="00356C0E" w:rsidP="00356C0E">
      <w:pPr>
        <w:spacing w:line="360" w:lineRule="auto"/>
        <w:ind w:right="-2"/>
        <w:jc w:val="both"/>
        <w:rPr>
          <w:rFonts w:ascii="David" w:hAnsi="David" w:cs="David"/>
          <w:b/>
          <w:bCs/>
        </w:rPr>
      </w:pPr>
      <w:r w:rsidRPr="00D6030A">
        <w:rPr>
          <w:rFonts w:ascii="David" w:hAnsi="David" w:cs="David"/>
          <w:b/>
          <w:bCs/>
        </w:rPr>
        <w:t>Lerner 2018</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 xml:space="preserve">Objectives used, </w:t>
      </w:r>
      <w:r>
        <w:rPr>
          <w:rFonts w:ascii="David" w:hAnsi="David" w:cs="David"/>
        </w:rPr>
        <w:t>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t>dispersion model types used</w:t>
      </w:r>
    </w:p>
    <w:p w14:paraId="4A6A470C" w14:textId="77777777" w:rsidR="00356C0E" w:rsidRDefault="00356C0E" w:rsidP="00356C0E">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18BD9784" w14:textId="77777777" w:rsidR="00356C0E" w:rsidRDefault="00356C0E" w:rsidP="006E5CEE">
      <w:pPr>
        <w:spacing w:line="360" w:lineRule="auto"/>
        <w:ind w:right="-2"/>
        <w:jc w:val="both"/>
        <w:rPr>
          <w:rFonts w:ascii="David" w:hAnsi="David" w:cs="David"/>
          <w:b/>
          <w:bCs/>
        </w:rPr>
      </w:pPr>
    </w:p>
    <w:p w14:paraId="577120E6" w14:textId="77777777" w:rsidR="00356C0E" w:rsidRDefault="00356C0E" w:rsidP="006E5CEE">
      <w:pPr>
        <w:spacing w:line="360" w:lineRule="auto"/>
        <w:ind w:right="-2"/>
        <w:jc w:val="both"/>
        <w:rPr>
          <w:rFonts w:ascii="David" w:hAnsi="David" w:cs="David"/>
          <w:b/>
          <w:bCs/>
        </w:rPr>
      </w:pPr>
    </w:p>
    <w:p w14:paraId="0E2EDC95" w14:textId="77777777" w:rsidR="00356C0E" w:rsidRDefault="00356C0E" w:rsidP="006E5CEE">
      <w:pPr>
        <w:spacing w:line="360" w:lineRule="auto"/>
        <w:ind w:right="-2"/>
        <w:jc w:val="both"/>
        <w:rPr>
          <w:rFonts w:ascii="David" w:hAnsi="David" w:cs="David"/>
          <w:b/>
          <w:bCs/>
        </w:rPr>
      </w:pPr>
    </w:p>
    <w:p w14:paraId="3850E955" w14:textId="77777777" w:rsidR="000A3F33" w:rsidRDefault="000A3F33" w:rsidP="006E5CE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lastRenderedPageBreak/>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D6030A" w:rsidRDefault="004A7164" w:rsidP="006C4839">
      <w:pPr>
        <w:spacing w:line="360" w:lineRule="auto"/>
        <w:ind w:right="-2"/>
        <w:jc w:val="both"/>
        <w:rPr>
          <w:rFonts w:ascii="David" w:hAnsi="David" w:cs="David"/>
          <w:b/>
          <w:bCs/>
        </w:rPr>
      </w:pPr>
      <w:proofErr w:type="spellStart"/>
      <w:r w:rsidRPr="00D6030A">
        <w:rPr>
          <w:rFonts w:ascii="David" w:hAnsi="David" w:cs="David"/>
          <w:b/>
          <w:bCs/>
        </w:rPr>
        <w:t>Belkhiri</w:t>
      </w:r>
      <w:proofErr w:type="spellEnd"/>
      <w:r w:rsidRPr="00D6030A">
        <w:rPr>
          <w:rFonts w:ascii="David" w:hAnsi="David" w:cs="David"/>
          <w:b/>
          <w:bCs/>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BF016A" w14:textId="2F4C24DE"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24986EAD"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3F3068">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21]","plainTextFormattedCitation":"[21]","previouslyFormattedCitation":"[20]"},"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1]</w:t>
      </w:r>
      <w:r>
        <w:rPr>
          <w:rFonts w:ascii="David" w:hAnsi="David" w:cs="David"/>
          <w:color w:val="FF0000"/>
        </w:rPr>
        <w:fldChar w:fldCharType="end"/>
      </w:r>
      <w:r>
        <w:rPr>
          <w:rFonts w:ascii="David" w:hAnsi="David" w:cs="David"/>
          <w:color w:val="FF0000"/>
        </w:rPr>
        <w:fldChar w:fldCharType="begin" w:fldLock="1"/>
      </w:r>
      <w:r w:rsidR="003F3068">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0]</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lastRenderedPageBreak/>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7DD31C0D" w14:textId="77777777" w:rsidR="005D214D" w:rsidRPr="001F6AB8" w:rsidRDefault="005D214D" w:rsidP="003F702D">
      <w:pPr>
        <w:spacing w:line="360" w:lineRule="auto"/>
        <w:ind w:right="-2"/>
        <w:jc w:val="both"/>
        <w:rPr>
          <w:rFonts w:ascii="David" w:hAnsi="David" w:cs="David" w:hint="cs"/>
        </w:rPr>
      </w:pPr>
    </w:p>
    <w:p w14:paraId="5F682341" w14:textId="77777777" w:rsidR="00C54566" w:rsidRDefault="00C54566" w:rsidP="003F702D">
      <w:pPr>
        <w:spacing w:line="360" w:lineRule="auto"/>
        <w:ind w:right="-2"/>
        <w:jc w:val="both"/>
        <w:rPr>
          <w:rFonts w:ascii="David" w:hAnsi="David" w:cs="David"/>
          <w:b/>
          <w:bCs/>
        </w:rPr>
      </w:pPr>
    </w:p>
    <w:p w14:paraId="3714EA42" w14:textId="77777777" w:rsidR="00C54566" w:rsidRDefault="00C54566" w:rsidP="003F702D">
      <w:pPr>
        <w:spacing w:line="360" w:lineRule="auto"/>
        <w:ind w:right="-2"/>
        <w:jc w:val="both"/>
        <w:rPr>
          <w:rFonts w:ascii="David" w:hAnsi="David" w:cs="David"/>
          <w:b/>
          <w:bCs/>
        </w:rPr>
      </w:pPr>
    </w:p>
    <w:p w14:paraId="1762D558" w14:textId="77777777" w:rsidR="00C54566" w:rsidRDefault="00C54566" w:rsidP="003F702D">
      <w:pPr>
        <w:spacing w:line="360" w:lineRule="auto"/>
        <w:ind w:right="-2"/>
        <w:jc w:val="both"/>
        <w:rPr>
          <w:rFonts w:ascii="David" w:hAnsi="David" w:cs="David"/>
          <w:b/>
          <w:bCs/>
        </w:rPr>
      </w:pPr>
    </w:p>
    <w:p w14:paraId="0B6A8B92" w14:textId="77777777" w:rsidR="00C54566" w:rsidRDefault="00C54566" w:rsidP="003F702D">
      <w:pPr>
        <w:spacing w:line="360" w:lineRule="auto"/>
        <w:ind w:right="-2"/>
        <w:jc w:val="both"/>
        <w:rPr>
          <w:rFonts w:ascii="David" w:hAnsi="David" w:cs="David"/>
          <w:b/>
          <w:bCs/>
        </w:rPr>
      </w:pPr>
    </w:p>
    <w:p w14:paraId="6D7E3A28" w14:textId="77777777" w:rsidR="00C54566" w:rsidRDefault="00C54566" w:rsidP="003F702D">
      <w:pPr>
        <w:spacing w:line="360" w:lineRule="auto"/>
        <w:ind w:right="-2"/>
        <w:jc w:val="both"/>
        <w:rPr>
          <w:rFonts w:ascii="David" w:hAnsi="David" w:cs="David"/>
          <w:b/>
          <w:bCs/>
        </w:rPr>
      </w:pPr>
    </w:p>
    <w:p w14:paraId="2F7D6765" w14:textId="25988829" w:rsidR="00C54566" w:rsidRDefault="00C54566" w:rsidP="003F702D">
      <w:pPr>
        <w:spacing w:line="360" w:lineRule="auto"/>
        <w:ind w:right="-2"/>
        <w:jc w:val="both"/>
        <w:rPr>
          <w:rFonts w:ascii="David" w:hAnsi="David" w:cs="David"/>
          <w:b/>
          <w:bCs/>
        </w:rPr>
      </w:pPr>
    </w:p>
    <w:p w14:paraId="67AC465D" w14:textId="77777777" w:rsidR="00977826" w:rsidRDefault="00977826" w:rsidP="003F702D">
      <w:pPr>
        <w:spacing w:line="360" w:lineRule="auto"/>
        <w:ind w:right="-2"/>
        <w:jc w:val="both"/>
        <w:rPr>
          <w:rFonts w:ascii="David" w:hAnsi="David" w:cs="David"/>
          <w:b/>
          <w:b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4D7CE45E"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3F3068">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D07AA4" w:rsidRPr="001F6AB8">
        <w:rPr>
          <w:rFonts w:ascii="David" w:hAnsi="David" w:cs="David" w:hint="cs"/>
        </w:rPr>
        <w:fldChar w:fldCharType="separate"/>
      </w:r>
      <w:r w:rsidR="003F3068" w:rsidRPr="003F3068">
        <w:rPr>
          <w:rFonts w:ascii="David" w:hAnsi="David" w:cs="David"/>
          <w:noProof/>
        </w:rPr>
        <w:t>[2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40FA208"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3F3068">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725B91" w:rsidRPr="001F6AB8">
        <w:rPr>
          <w:rFonts w:ascii="David" w:hAnsi="David" w:cs="David" w:hint="cs"/>
          <w:color w:val="000000"/>
        </w:rPr>
        <w:fldChar w:fldCharType="separate"/>
      </w:r>
      <w:r w:rsidR="003F3068" w:rsidRPr="003F3068">
        <w:rPr>
          <w:rFonts w:ascii="David" w:hAnsi="David" w:cs="David"/>
          <w:noProof/>
          <w:color w:val="000000"/>
        </w:rPr>
        <w:t>[2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m:t>
        </m:r>
        <m:r>
          <w:rPr>
            <w:rFonts w:ascii="Cambria Math" w:hAnsi="Cambria Math" w:cs="David" w:hint="cs"/>
            <w:color w:val="000000"/>
          </w:rPr>
          <w:lastRenderedPageBreak/>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w:t>
      </w:r>
      <w:proofErr w:type="spellStart"/>
      <w:r w:rsidR="003B4D39" w:rsidRPr="001F6AB8">
        <w:rPr>
          <w:rFonts w:ascii="David" w:hAnsi="David" w:cs="David" w:hint="cs"/>
          <w:color w:val="000000" w:themeColor="text1"/>
        </w:rPr>
        <w:t>alue</w:t>
      </w:r>
      <w:proofErr w:type="spellEnd"/>
      <w:r w:rsidR="003B4D39" w:rsidRPr="001F6AB8">
        <w:rPr>
          <w:rFonts w:ascii="David" w:hAnsi="David" w:cs="David" w:hint="cs"/>
          <w:color w:val="000000" w:themeColor="text1"/>
        </w:rPr>
        <w:t xml:space="preserv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lastRenderedPageBreak/>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lastRenderedPageBreak/>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w:t>
      </w:r>
      <w:r w:rsidR="007B36CD">
        <w:rPr>
          <w:rFonts w:ascii="David" w:hAnsi="David" w:cs="David"/>
        </w:rPr>
        <w:lastRenderedPageBreak/>
        <w:t xml:space="preserve">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w:t>
      </w:r>
      <w:proofErr w:type="spellStart"/>
      <w:r w:rsidR="0042012C" w:rsidRPr="00AB2BBF">
        <w:rPr>
          <w:rFonts w:ascii="David" w:hAnsi="David" w:cs="David" w:hint="cs"/>
        </w:rPr>
        <w:t>ing</w:t>
      </w:r>
      <w:proofErr w:type="spellEnd"/>
      <w:r w:rsidR="0042012C" w:rsidRPr="00AB2BBF">
        <w:rPr>
          <w:rFonts w:ascii="David" w:hAnsi="David" w:cs="David" w:hint="cs"/>
        </w:rPr>
        <w:t xml:space="preserve">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w:t>
      </w:r>
      <w:r w:rsidR="00862EDC" w:rsidRPr="00862EDC">
        <w:rPr>
          <w:rFonts w:ascii="David" w:hAnsi="David" w:cs="David" w:hint="cs"/>
        </w:rPr>
        <w:lastRenderedPageBreak/>
        <w:t xml:space="preserve">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lastRenderedPageBreak/>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lastRenderedPageBreak/>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765D12BD" w14:textId="7DE2A151" w:rsidR="003F3068" w:rsidRPr="003F3068" w:rsidRDefault="008901CA" w:rsidP="003F3068">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3F3068" w:rsidRPr="003F3068">
        <w:rPr>
          <w:rFonts w:ascii="David" w:hAnsi="David" w:cs="David"/>
          <w:noProof/>
        </w:rPr>
        <w:t>[1]</w:t>
      </w:r>
      <w:r w:rsidR="003F3068" w:rsidRPr="003F3068">
        <w:rPr>
          <w:rFonts w:ascii="David" w:hAnsi="David" w:cs="David"/>
          <w:noProof/>
        </w:rPr>
        <w:tab/>
        <w:t xml:space="preserve">J. H. Seinfeld and S. N. Pandis, </w:t>
      </w:r>
      <w:r w:rsidR="003F3068" w:rsidRPr="003F3068">
        <w:rPr>
          <w:rFonts w:ascii="David" w:hAnsi="David" w:cs="David"/>
          <w:i/>
          <w:iCs/>
          <w:noProof/>
        </w:rPr>
        <w:t>Atmospheric chemistry and physics - from air pollution to climate change</w:t>
      </w:r>
      <w:r w:rsidR="003F3068" w:rsidRPr="003F3068">
        <w:rPr>
          <w:rFonts w:ascii="David" w:hAnsi="David" w:cs="David"/>
          <w:noProof/>
        </w:rPr>
        <w:t>, Second edi. Wiley-Interscience, 2006.</w:t>
      </w:r>
    </w:p>
    <w:p w14:paraId="6BA4CCE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w:t>
      </w:r>
      <w:r w:rsidRPr="003F3068">
        <w:rPr>
          <w:rFonts w:ascii="David" w:hAnsi="David" w:cs="David"/>
          <w:noProof/>
        </w:rPr>
        <w:tab/>
        <w:t>WHO, “Ambient air pollution: Health impacts,” 2019. [Online]. Available: https://www.who.int/airpollution/ambient/health-impacts/en/. [Accessed: 10-Mar-2019].</w:t>
      </w:r>
    </w:p>
    <w:p w14:paraId="2C5597A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3]</w:t>
      </w:r>
      <w:r w:rsidRPr="003F3068">
        <w:rPr>
          <w:rFonts w:ascii="David" w:hAnsi="David" w:cs="David"/>
          <w:noProof/>
        </w:rPr>
        <w:tab/>
        <w:t xml:space="preserve">IPCC, </w:t>
      </w:r>
      <w:r w:rsidRPr="003F3068">
        <w:rPr>
          <w:rFonts w:ascii="David" w:hAnsi="David" w:cs="David"/>
          <w:i/>
          <w:iCs/>
          <w:noProof/>
        </w:rPr>
        <w:t>Climate Change 2013</w:t>
      </w:r>
      <w:r w:rsidRPr="003F3068">
        <w:rPr>
          <w:rFonts w:ascii="David" w:hAnsi="David" w:cs="David"/>
          <w:noProof/>
        </w:rPr>
        <w:t>, vol. 5. 2014.</w:t>
      </w:r>
    </w:p>
    <w:p w14:paraId="6AA7C47F"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4]</w:t>
      </w:r>
      <w:r w:rsidRPr="003F3068">
        <w:rPr>
          <w:rFonts w:ascii="David" w:hAnsi="David" w:cs="David"/>
          <w:noProof/>
        </w:rPr>
        <w:tab/>
        <w:t xml:space="preserve">A. M. Fiore, V. Naik, and E. M. Leibensperger, “Air quality and climate connections,” </w:t>
      </w:r>
      <w:r w:rsidRPr="003F3068">
        <w:rPr>
          <w:rFonts w:ascii="David" w:hAnsi="David" w:cs="David"/>
          <w:i/>
          <w:iCs/>
          <w:noProof/>
        </w:rPr>
        <w:t>J. Air Waste Manag. Assoc.</w:t>
      </w:r>
      <w:r w:rsidRPr="003F3068">
        <w:rPr>
          <w:rFonts w:ascii="David" w:hAnsi="David" w:cs="David"/>
          <w:noProof/>
        </w:rPr>
        <w:t>, vol. 65, no. 6, pp. 645–685, 2015.</w:t>
      </w:r>
    </w:p>
    <w:p w14:paraId="412A2C6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5]</w:t>
      </w:r>
      <w:r w:rsidRPr="003F3068">
        <w:rPr>
          <w:rFonts w:ascii="David" w:hAnsi="David" w:cs="David"/>
          <w:noProof/>
        </w:rPr>
        <w:tab/>
        <w:t xml:space="preserve">M. I. Mead </w:t>
      </w:r>
      <w:r w:rsidRPr="003F3068">
        <w:rPr>
          <w:rFonts w:ascii="David" w:hAnsi="David" w:cs="David"/>
          <w:i/>
          <w:iCs/>
          <w:noProof/>
        </w:rPr>
        <w:t>et al.</w:t>
      </w:r>
      <w:r w:rsidRPr="003F3068">
        <w:rPr>
          <w:rFonts w:ascii="David" w:hAnsi="David" w:cs="David"/>
          <w:noProof/>
        </w:rPr>
        <w:t xml:space="preserve">, “The use of electrochemical sensors for monitoring urban air quality in low-cost, high-density networks,” </w:t>
      </w:r>
      <w:r w:rsidRPr="003F3068">
        <w:rPr>
          <w:rFonts w:ascii="David" w:hAnsi="David" w:cs="David"/>
          <w:i/>
          <w:iCs/>
          <w:noProof/>
        </w:rPr>
        <w:t>Atmos. Environ.</w:t>
      </w:r>
      <w:r w:rsidRPr="003F3068">
        <w:rPr>
          <w:rFonts w:ascii="David" w:hAnsi="David" w:cs="David"/>
          <w:noProof/>
        </w:rPr>
        <w:t>, vol. 70, pp. 186–203, 2013.</w:t>
      </w:r>
    </w:p>
    <w:p w14:paraId="09F562D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6]</w:t>
      </w:r>
      <w:r w:rsidRPr="003F3068">
        <w:rPr>
          <w:rFonts w:ascii="David" w:hAnsi="David" w:cs="David"/>
          <w:noProof/>
        </w:rPr>
        <w:tab/>
        <w:t xml:space="preserve">S. Moltchanov, I. Levy, Y. Etzion, U. Lerner, D. M. Broday, and B. Fishbain, “On the feasibility of measuring urban air pollution by wireless distributed sensor networks,” </w:t>
      </w:r>
      <w:r w:rsidRPr="003F3068">
        <w:rPr>
          <w:rFonts w:ascii="David" w:hAnsi="David" w:cs="David"/>
          <w:i/>
          <w:iCs/>
          <w:noProof/>
        </w:rPr>
        <w:t>Sci. Total Environ.</w:t>
      </w:r>
      <w:r w:rsidRPr="003F3068">
        <w:rPr>
          <w:rFonts w:ascii="David" w:hAnsi="David" w:cs="David"/>
          <w:noProof/>
        </w:rPr>
        <w:t>, vol. 502, pp. 537–547, 2015.</w:t>
      </w:r>
    </w:p>
    <w:p w14:paraId="25DD0D7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7]</w:t>
      </w:r>
      <w:r w:rsidRPr="003F3068">
        <w:rPr>
          <w:rFonts w:ascii="David" w:hAnsi="David" w:cs="David"/>
          <w:noProof/>
        </w:rPr>
        <w:tab/>
        <w:t xml:space="preserve">U. Lerner, T. Yacobi, I. Levy, S. A. Moltchanov, T. Cole-Hunter, and B. Fishbain, “The effect of ego-motion on environmental monitoring,” </w:t>
      </w:r>
      <w:r w:rsidRPr="003F3068">
        <w:rPr>
          <w:rFonts w:ascii="David" w:hAnsi="David" w:cs="David"/>
          <w:i/>
          <w:iCs/>
          <w:noProof/>
        </w:rPr>
        <w:t>Sci. Total Environ.</w:t>
      </w:r>
      <w:r w:rsidRPr="003F3068">
        <w:rPr>
          <w:rFonts w:ascii="David" w:hAnsi="David" w:cs="David"/>
          <w:noProof/>
        </w:rPr>
        <w:t>, vol. 533, pp. 8–16, 2015.</w:t>
      </w:r>
    </w:p>
    <w:p w14:paraId="2C5AA61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8]</w:t>
      </w:r>
      <w:r w:rsidRPr="003F3068">
        <w:rPr>
          <w:rFonts w:ascii="David" w:hAnsi="David" w:cs="David"/>
          <w:noProof/>
        </w:rPr>
        <w:tab/>
        <w:t xml:space="preserve">R. Piedrahita </w:t>
      </w:r>
      <w:r w:rsidRPr="003F3068">
        <w:rPr>
          <w:rFonts w:ascii="David" w:hAnsi="David" w:cs="David"/>
          <w:i/>
          <w:iCs/>
          <w:noProof/>
        </w:rPr>
        <w:t>et al.</w:t>
      </w:r>
      <w:r w:rsidRPr="003F3068">
        <w:rPr>
          <w:rFonts w:ascii="David" w:hAnsi="David" w:cs="David"/>
          <w:noProof/>
        </w:rPr>
        <w:t xml:space="preserve">, “The next generation of low-cost personal air quality sensors for quantitative exposure monitoring,” </w:t>
      </w:r>
      <w:r w:rsidRPr="003F3068">
        <w:rPr>
          <w:rFonts w:ascii="David" w:hAnsi="David" w:cs="David"/>
          <w:i/>
          <w:iCs/>
          <w:noProof/>
        </w:rPr>
        <w:t>Atmos. Meas. Tech.</w:t>
      </w:r>
      <w:r w:rsidRPr="003F3068">
        <w:rPr>
          <w:rFonts w:ascii="David" w:hAnsi="David" w:cs="David"/>
          <w:noProof/>
        </w:rPr>
        <w:t>, vol. 7, no. 10, pp. 3325–3336, 2014.</w:t>
      </w:r>
    </w:p>
    <w:p w14:paraId="2CA3612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9]</w:t>
      </w:r>
      <w:r w:rsidRPr="003F3068">
        <w:rPr>
          <w:rFonts w:ascii="David" w:hAnsi="David" w:cs="David"/>
          <w:noProof/>
        </w:rPr>
        <w:tab/>
        <w:t xml:space="preserve">A. Nebenzal and B. Fishbain, </w:t>
      </w:r>
      <w:r w:rsidRPr="003F3068">
        <w:rPr>
          <w:rFonts w:ascii="David" w:hAnsi="David" w:cs="David"/>
          <w:i/>
          <w:iCs/>
          <w:noProof/>
        </w:rPr>
        <w:t>Hough-Transform-Based Interpolation Scheme for Generating Accurate Dense Spatial Maps of Air Pollutants from Sparse Sensin</w:t>
      </w:r>
      <w:r w:rsidRPr="003F3068">
        <w:rPr>
          <w:rFonts w:ascii="David" w:hAnsi="David" w:cs="David"/>
          <w:noProof/>
        </w:rPr>
        <w:t>, vol. 507. Springer International Publishing, 2017.</w:t>
      </w:r>
    </w:p>
    <w:p w14:paraId="12D20A7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0]</w:t>
      </w:r>
      <w:r w:rsidRPr="003F3068">
        <w:rPr>
          <w:rFonts w:ascii="David" w:hAnsi="David" w:cs="David"/>
          <w:noProof/>
        </w:rPr>
        <w:tab/>
        <w:t xml:space="preserve">A. F. Stein, V. Isakov, J. Godowitch, and R. R. Draxler, “A hybrid modeling approach to resolve pollutant concentrations in an urban area,” </w:t>
      </w:r>
      <w:r w:rsidRPr="003F3068">
        <w:rPr>
          <w:rFonts w:ascii="David" w:hAnsi="David" w:cs="David"/>
          <w:i/>
          <w:iCs/>
          <w:noProof/>
        </w:rPr>
        <w:t>Atmos. Environ.</w:t>
      </w:r>
      <w:r w:rsidRPr="003F3068">
        <w:rPr>
          <w:rFonts w:ascii="David" w:hAnsi="David" w:cs="David"/>
          <w:noProof/>
        </w:rPr>
        <w:t>, vol. 41, no. 40, pp. 9410–9426, 2007.</w:t>
      </w:r>
    </w:p>
    <w:p w14:paraId="1EE8BBD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1]</w:t>
      </w:r>
      <w:r w:rsidRPr="003F3068">
        <w:rPr>
          <w:rFonts w:ascii="David" w:hAnsi="David" w:cs="David"/>
          <w:noProof/>
        </w:rPr>
        <w:tab/>
        <w:t xml:space="preserve">M. Hutchinson, H. Oh, and W. H. Chen, “A review of source term estimation methods for atmospheric dispersion events using static or mobile sensors,” </w:t>
      </w:r>
      <w:r w:rsidRPr="003F3068">
        <w:rPr>
          <w:rFonts w:ascii="David" w:hAnsi="David" w:cs="David"/>
          <w:i/>
          <w:iCs/>
          <w:noProof/>
        </w:rPr>
        <w:t>Inf. Fusion</w:t>
      </w:r>
      <w:r w:rsidRPr="003F3068">
        <w:rPr>
          <w:rFonts w:ascii="David" w:hAnsi="David" w:cs="David"/>
          <w:noProof/>
        </w:rPr>
        <w:t>, vol. 36, pp. 130–148, 2017.</w:t>
      </w:r>
    </w:p>
    <w:p w14:paraId="617B18E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2]</w:t>
      </w:r>
      <w:r w:rsidRPr="003F3068">
        <w:rPr>
          <w:rFonts w:ascii="David" w:hAnsi="David" w:cs="David"/>
          <w:noProof/>
        </w:rPr>
        <w:tab/>
        <w:t xml:space="preserve">B. Liu, O. Dousse, P. Nain, and D. Towsley, “Dynamic coverage of mobile sensor networks,” </w:t>
      </w:r>
      <w:r w:rsidRPr="003F3068">
        <w:rPr>
          <w:rFonts w:ascii="David" w:hAnsi="David" w:cs="David"/>
          <w:i/>
          <w:iCs/>
          <w:noProof/>
        </w:rPr>
        <w:t>IEEE Trans. Parallel Distrib. Syst.</w:t>
      </w:r>
      <w:r w:rsidRPr="003F3068">
        <w:rPr>
          <w:rFonts w:ascii="David" w:hAnsi="David" w:cs="David"/>
          <w:noProof/>
        </w:rPr>
        <w:t>, vol. 24, no. 2, pp. 301–311, 2013.</w:t>
      </w:r>
    </w:p>
    <w:p w14:paraId="4A77EC3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3]</w:t>
      </w:r>
      <w:r w:rsidRPr="003F3068">
        <w:rPr>
          <w:rFonts w:ascii="David" w:hAnsi="David" w:cs="David"/>
          <w:noProof/>
        </w:rPr>
        <w:tab/>
        <w:t xml:space="preserve">Q. Zhao and A. Swami, “Coverage and Connectivity in Wireless Sensor Networks,” </w:t>
      </w:r>
      <w:r w:rsidRPr="003F3068">
        <w:rPr>
          <w:rFonts w:ascii="David" w:hAnsi="David" w:cs="David"/>
          <w:i/>
          <w:iCs/>
          <w:noProof/>
        </w:rPr>
        <w:t>Adapt. Cross Layer Des. Wirel. Networks</w:t>
      </w:r>
      <w:r w:rsidRPr="003F3068">
        <w:rPr>
          <w:rFonts w:ascii="David" w:hAnsi="David" w:cs="David"/>
          <w:noProof/>
        </w:rPr>
        <w:t>, pp. 301–323, 2010.</w:t>
      </w:r>
    </w:p>
    <w:p w14:paraId="75AD51E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4]</w:t>
      </w:r>
      <w:r w:rsidRPr="003F3068">
        <w:rPr>
          <w:rFonts w:ascii="David" w:hAnsi="David" w:cs="David"/>
          <w:noProof/>
        </w:rPr>
        <w:tab/>
        <w:t xml:space="preserve">H. Zhang and C. Liu, “A Review on Node Deployment of Wireless Sensor Network,” </w:t>
      </w:r>
      <w:r w:rsidRPr="003F3068">
        <w:rPr>
          <w:rFonts w:ascii="David" w:hAnsi="David" w:cs="David"/>
          <w:i/>
          <w:iCs/>
          <w:noProof/>
        </w:rPr>
        <w:t>IJCSI Int. J. Comput. Sci. Issues</w:t>
      </w:r>
      <w:r w:rsidRPr="003F3068">
        <w:rPr>
          <w:rFonts w:ascii="David" w:hAnsi="David" w:cs="David"/>
          <w:noProof/>
        </w:rPr>
        <w:t>, vol. 9, no. 6, pp. 378–383, 2012.</w:t>
      </w:r>
    </w:p>
    <w:p w14:paraId="152B913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lastRenderedPageBreak/>
        <w:t>[15]</w:t>
      </w:r>
      <w:r w:rsidRPr="003F3068">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3F3068">
        <w:rPr>
          <w:rFonts w:ascii="David" w:hAnsi="David" w:cs="David"/>
          <w:i/>
          <w:iCs/>
          <w:noProof/>
        </w:rPr>
        <w:t>Sci. Total Environ.</w:t>
      </w:r>
      <w:r w:rsidRPr="003F3068">
        <w:rPr>
          <w:rFonts w:ascii="David" w:hAnsi="David" w:cs="David"/>
          <w:noProof/>
        </w:rPr>
        <w:t>, vol. 575, no. September 2016, pp. 639–648, 2017.</w:t>
      </w:r>
    </w:p>
    <w:p w14:paraId="436EA85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6]</w:t>
      </w:r>
      <w:r w:rsidRPr="003F3068">
        <w:rPr>
          <w:rFonts w:ascii="David" w:hAnsi="David" w:cs="David"/>
          <w:noProof/>
        </w:rPr>
        <w:tab/>
        <w:t xml:space="preserve">U. Lerner, O. Hirshfeld, and B. Fishbain, “Optimal Deployment of a Heterogeneous Environmental Sensor Network,” </w:t>
      </w:r>
      <w:r w:rsidRPr="003F3068">
        <w:rPr>
          <w:rFonts w:ascii="David" w:hAnsi="David" w:cs="David"/>
          <w:i/>
          <w:iCs/>
          <w:noProof/>
        </w:rPr>
        <w:t>Jorunal Environ. Informatics</w:t>
      </w:r>
      <w:r w:rsidRPr="003F3068">
        <w:rPr>
          <w:rFonts w:ascii="David" w:hAnsi="David" w:cs="David"/>
          <w:noProof/>
        </w:rPr>
        <w:t>, no. X, pp. 1–9, 2018.</w:t>
      </w:r>
    </w:p>
    <w:p w14:paraId="073D2F1C"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7]</w:t>
      </w:r>
      <w:r w:rsidRPr="003F3068">
        <w:rPr>
          <w:rFonts w:ascii="David" w:hAnsi="David" w:cs="David"/>
          <w:noProof/>
        </w:rPr>
        <w:tab/>
        <w:t xml:space="preserve">P. S. Kanaroglou </w:t>
      </w:r>
      <w:r w:rsidRPr="003F3068">
        <w:rPr>
          <w:rFonts w:ascii="David" w:hAnsi="David" w:cs="David"/>
          <w:i/>
          <w:iCs/>
          <w:noProof/>
        </w:rPr>
        <w:t>et al.</w:t>
      </w:r>
      <w:r w:rsidRPr="003F3068">
        <w:rPr>
          <w:rFonts w:ascii="David" w:hAnsi="David" w:cs="David"/>
          <w:noProof/>
        </w:rPr>
        <w:t xml:space="preserve">, “Establishing an air pollution monitoring network for intra-urban population exposure assessment: A location-allocation approach,” </w:t>
      </w:r>
      <w:r w:rsidRPr="003F3068">
        <w:rPr>
          <w:rFonts w:ascii="David" w:hAnsi="David" w:cs="David"/>
          <w:i/>
          <w:iCs/>
          <w:noProof/>
        </w:rPr>
        <w:t>Atmos. Environ.</w:t>
      </w:r>
      <w:r w:rsidRPr="003F3068">
        <w:rPr>
          <w:rFonts w:ascii="David" w:hAnsi="David" w:cs="David"/>
          <w:noProof/>
        </w:rPr>
        <w:t>, vol. 39, no. 13, pp. 2399–2409, 2005.</w:t>
      </w:r>
    </w:p>
    <w:p w14:paraId="5144F14E"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8]</w:t>
      </w:r>
      <w:r w:rsidRPr="003F3068">
        <w:rPr>
          <w:rFonts w:ascii="David" w:hAnsi="David" w:cs="David"/>
          <w:noProof/>
        </w:rPr>
        <w:tab/>
        <w:t xml:space="preserve">B. Carter and R. Ragade, “A probabilistic model for the deployment of sensors,” </w:t>
      </w:r>
      <w:r w:rsidRPr="003F3068">
        <w:rPr>
          <w:rFonts w:ascii="David" w:hAnsi="David" w:cs="David"/>
          <w:i/>
          <w:iCs/>
          <w:noProof/>
        </w:rPr>
        <w:t>SAS 2009 - IEEE Sensors Appl. Symp. Proc.</w:t>
      </w:r>
      <w:r w:rsidRPr="003F3068">
        <w:rPr>
          <w:rFonts w:ascii="David" w:hAnsi="David" w:cs="David"/>
          <w:noProof/>
        </w:rPr>
        <w:t>, pp. 7–12, 2009.</w:t>
      </w:r>
    </w:p>
    <w:p w14:paraId="5CEA16A6"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9]</w:t>
      </w:r>
      <w:r w:rsidRPr="003F3068">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3F3068">
        <w:rPr>
          <w:rFonts w:ascii="David" w:hAnsi="David" w:cs="David"/>
          <w:i/>
          <w:iCs/>
          <w:noProof/>
        </w:rPr>
        <w:t>J. Expo. Sci. Environ. Epidemiol.</w:t>
      </w:r>
      <w:r w:rsidRPr="003F3068">
        <w:rPr>
          <w:rFonts w:ascii="David" w:hAnsi="David" w:cs="David"/>
          <w:noProof/>
        </w:rPr>
        <w:t>, vol. 29, no. 2, pp. 248–257, 2019.</w:t>
      </w:r>
    </w:p>
    <w:p w14:paraId="1B73CBE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0]</w:t>
      </w:r>
      <w:r w:rsidRPr="003F3068">
        <w:rPr>
          <w:rFonts w:ascii="David" w:hAnsi="David" w:cs="David"/>
          <w:noProof/>
        </w:rPr>
        <w:tab/>
        <w:t xml:space="preserve">A. Boubrima, W. Bechkit, and H. Rivano, “Optimal WSN Deployment Models for Air Pollution Monitoring,” </w:t>
      </w:r>
      <w:r w:rsidRPr="003F3068">
        <w:rPr>
          <w:rFonts w:ascii="David" w:hAnsi="David" w:cs="David"/>
          <w:i/>
          <w:iCs/>
          <w:noProof/>
        </w:rPr>
        <w:t>IEEE Trans. Wirel. Commun.</w:t>
      </w:r>
      <w:r w:rsidRPr="003F3068">
        <w:rPr>
          <w:rFonts w:ascii="David" w:hAnsi="David" w:cs="David"/>
          <w:noProof/>
        </w:rPr>
        <w:t>, vol. 16, no. 5, pp. 2723–2735, 2017.</w:t>
      </w:r>
    </w:p>
    <w:p w14:paraId="446312F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1]</w:t>
      </w:r>
      <w:r w:rsidRPr="003F3068">
        <w:rPr>
          <w:rFonts w:ascii="David" w:hAnsi="David" w:cs="David"/>
          <w:noProof/>
        </w:rPr>
        <w:tab/>
        <w:t xml:space="preserve">A. Boubrima, F. Matigot, W. Bechkit, H. Rivano, and A. Ruas, “Optimal deployment of wireless sensor networks for air pollution monitoring,” </w:t>
      </w:r>
      <w:r w:rsidRPr="003F3068">
        <w:rPr>
          <w:rFonts w:ascii="David" w:hAnsi="David" w:cs="David"/>
          <w:i/>
          <w:iCs/>
          <w:noProof/>
        </w:rPr>
        <w:t>Proc. - Int. Conf. Comput. Commun. Networks, ICCCN</w:t>
      </w:r>
      <w:r w:rsidRPr="003F3068">
        <w:rPr>
          <w:rFonts w:ascii="David" w:hAnsi="David" w:cs="David"/>
          <w:noProof/>
        </w:rPr>
        <w:t>, vol. 2015–October, 2015.</w:t>
      </w:r>
    </w:p>
    <w:p w14:paraId="27DBA610"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2]</w:t>
      </w:r>
      <w:r w:rsidRPr="003F3068">
        <w:rPr>
          <w:rFonts w:ascii="David" w:hAnsi="David" w:cs="David"/>
          <w:noProof/>
        </w:rPr>
        <w:tab/>
        <w:t xml:space="preserve">J. M. Stockie, “The Mathematics of Atmospheric Dispersion Modeling,” </w:t>
      </w:r>
      <w:r w:rsidRPr="003F3068">
        <w:rPr>
          <w:rFonts w:ascii="David" w:hAnsi="David" w:cs="David"/>
          <w:i/>
          <w:iCs/>
          <w:noProof/>
        </w:rPr>
        <w:t>SIAM Rev.</w:t>
      </w:r>
      <w:r w:rsidRPr="003F3068">
        <w:rPr>
          <w:rFonts w:ascii="David" w:hAnsi="David" w:cs="David"/>
          <w:noProof/>
        </w:rPr>
        <w:t>, vol. 53, no. 2, pp. 349–372, 2011.</w:t>
      </w:r>
    </w:p>
    <w:p w14:paraId="7E831B99" w14:textId="36C7D2AA" w:rsidR="008901CA" w:rsidRDefault="008901CA" w:rsidP="003F3068">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lastRenderedPageBreak/>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18T15:25:00Z" w:initials="IB">
    <w:p w14:paraId="51057DA8" w14:textId="58AEEA36" w:rsidR="005B0CAF" w:rsidRDefault="005B0CAF">
      <w:pPr>
        <w:pStyle w:val="CommentText"/>
        <w:rPr>
          <w:rFonts w:hint="cs"/>
          <w:rtl/>
        </w:rPr>
      </w:pPr>
      <w:r>
        <w:rPr>
          <w:rStyle w:val="CommentReference"/>
        </w:rPr>
        <w:annotationRef/>
      </w:r>
      <w:r>
        <w:rPr>
          <w:rFonts w:hint="cs"/>
          <w:rtl/>
        </w:rPr>
        <w:t>לראות איך זה מתחבר עם מה שכתבתי בהקדמה</w:t>
      </w:r>
    </w:p>
  </w:comment>
  <w:comment w:id="3" w:author="Idit Balachsan" w:date="2019-05-18T15:17:00Z" w:initials="IB">
    <w:p w14:paraId="4E452424" w14:textId="4496AB4E" w:rsidR="00D041F5" w:rsidRDefault="00D041F5">
      <w:pPr>
        <w:pStyle w:val="CommentText"/>
        <w:rPr>
          <w:rFonts w:hint="cs"/>
          <w:rtl/>
        </w:rPr>
      </w:pPr>
      <w:r>
        <w:rPr>
          <w:rStyle w:val="CommentReference"/>
        </w:rPr>
        <w:annotationRef/>
      </w:r>
      <w:r>
        <w:rPr>
          <w:rFonts w:hint="cs"/>
          <w:rtl/>
        </w:rPr>
        <w:t>ניסוח של ש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057DA8" w15:done="0"/>
  <w15:commentEx w15:paraId="4E4524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057DA8" w16cid:durableId="208AA283"/>
  <w16cid:commentId w16cid:paraId="4E452424" w16cid:durableId="208AA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38371" w14:textId="77777777" w:rsidR="00CA6BD1" w:rsidRDefault="00CA6BD1" w:rsidP="00D44124">
      <w:r>
        <w:separator/>
      </w:r>
    </w:p>
  </w:endnote>
  <w:endnote w:type="continuationSeparator" w:id="0">
    <w:p w14:paraId="6DAEE838" w14:textId="77777777" w:rsidR="00CA6BD1" w:rsidRDefault="00CA6BD1"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C13C0" w14:textId="77777777" w:rsidR="00CA6BD1" w:rsidRDefault="00CA6BD1" w:rsidP="00D44124">
      <w:r>
        <w:separator/>
      </w:r>
    </w:p>
  </w:footnote>
  <w:footnote w:type="continuationSeparator" w:id="0">
    <w:p w14:paraId="43005442" w14:textId="77777777" w:rsidR="00CA6BD1" w:rsidRDefault="00CA6BD1"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6"/>
  </w:num>
  <w:num w:numId="5">
    <w:abstractNumId w:val="1"/>
  </w:num>
  <w:num w:numId="6">
    <w:abstractNumId w:val="5"/>
  </w:num>
  <w:num w:numId="7">
    <w:abstractNumId w:val="8"/>
  </w:num>
  <w:num w:numId="8">
    <w:abstractNumId w:val="2"/>
  </w:num>
  <w:num w:numId="9">
    <w:abstractNumId w:val="9"/>
  </w:num>
  <w:num w:numId="10">
    <w:abstractNumId w:val="10"/>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4198"/>
    <w:rsid w:val="00017DBF"/>
    <w:rsid w:val="00017E96"/>
    <w:rsid w:val="00020198"/>
    <w:rsid w:val="00020848"/>
    <w:rsid w:val="00023E7F"/>
    <w:rsid w:val="00024C39"/>
    <w:rsid w:val="00024C69"/>
    <w:rsid w:val="000259A5"/>
    <w:rsid w:val="00026703"/>
    <w:rsid w:val="00026809"/>
    <w:rsid w:val="00026D5B"/>
    <w:rsid w:val="0002734F"/>
    <w:rsid w:val="00030611"/>
    <w:rsid w:val="00030A17"/>
    <w:rsid w:val="0003317E"/>
    <w:rsid w:val="00033579"/>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81170"/>
    <w:rsid w:val="00081F43"/>
    <w:rsid w:val="00086236"/>
    <w:rsid w:val="00087348"/>
    <w:rsid w:val="00087F27"/>
    <w:rsid w:val="00091773"/>
    <w:rsid w:val="00091A6A"/>
    <w:rsid w:val="00091DF7"/>
    <w:rsid w:val="000935E9"/>
    <w:rsid w:val="00093CF3"/>
    <w:rsid w:val="0009441C"/>
    <w:rsid w:val="00094545"/>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15DC"/>
    <w:rsid w:val="000C1ECA"/>
    <w:rsid w:val="000C2333"/>
    <w:rsid w:val="000C3207"/>
    <w:rsid w:val="000C34E0"/>
    <w:rsid w:val="000C358F"/>
    <w:rsid w:val="000C408C"/>
    <w:rsid w:val="000C461E"/>
    <w:rsid w:val="000C4E1F"/>
    <w:rsid w:val="000C56D0"/>
    <w:rsid w:val="000C5951"/>
    <w:rsid w:val="000C6402"/>
    <w:rsid w:val="000C6F53"/>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140"/>
    <w:rsid w:val="000F6374"/>
    <w:rsid w:val="000F6FBB"/>
    <w:rsid w:val="00100E82"/>
    <w:rsid w:val="001059D3"/>
    <w:rsid w:val="001064C0"/>
    <w:rsid w:val="001068B2"/>
    <w:rsid w:val="0010695B"/>
    <w:rsid w:val="00106FF8"/>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30D34"/>
    <w:rsid w:val="00130EC5"/>
    <w:rsid w:val="0013516B"/>
    <w:rsid w:val="0013765A"/>
    <w:rsid w:val="0014097E"/>
    <w:rsid w:val="00141CD6"/>
    <w:rsid w:val="001456F9"/>
    <w:rsid w:val="00150D0E"/>
    <w:rsid w:val="0015103C"/>
    <w:rsid w:val="00152156"/>
    <w:rsid w:val="001528E3"/>
    <w:rsid w:val="0015330B"/>
    <w:rsid w:val="0015505D"/>
    <w:rsid w:val="00155115"/>
    <w:rsid w:val="001556B7"/>
    <w:rsid w:val="001557D3"/>
    <w:rsid w:val="00155B1E"/>
    <w:rsid w:val="00156C2E"/>
    <w:rsid w:val="0015725C"/>
    <w:rsid w:val="0015731B"/>
    <w:rsid w:val="0016005D"/>
    <w:rsid w:val="001615B6"/>
    <w:rsid w:val="00161A2A"/>
    <w:rsid w:val="0016392B"/>
    <w:rsid w:val="001673C3"/>
    <w:rsid w:val="00167E84"/>
    <w:rsid w:val="001717F1"/>
    <w:rsid w:val="00171ECF"/>
    <w:rsid w:val="00172C75"/>
    <w:rsid w:val="00173B9E"/>
    <w:rsid w:val="00180008"/>
    <w:rsid w:val="001812BE"/>
    <w:rsid w:val="00182389"/>
    <w:rsid w:val="001827A8"/>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64CE"/>
    <w:rsid w:val="001A062F"/>
    <w:rsid w:val="001A0670"/>
    <w:rsid w:val="001A093B"/>
    <w:rsid w:val="001A1655"/>
    <w:rsid w:val="001A359C"/>
    <w:rsid w:val="001A3A6B"/>
    <w:rsid w:val="001A428D"/>
    <w:rsid w:val="001A42A5"/>
    <w:rsid w:val="001A4BFE"/>
    <w:rsid w:val="001A5008"/>
    <w:rsid w:val="001A5EEF"/>
    <w:rsid w:val="001A68CF"/>
    <w:rsid w:val="001A7702"/>
    <w:rsid w:val="001B2035"/>
    <w:rsid w:val="001B2E31"/>
    <w:rsid w:val="001B490C"/>
    <w:rsid w:val="001B5027"/>
    <w:rsid w:val="001B52A5"/>
    <w:rsid w:val="001B5B9A"/>
    <w:rsid w:val="001B6118"/>
    <w:rsid w:val="001B7B09"/>
    <w:rsid w:val="001C09D6"/>
    <w:rsid w:val="001C27CE"/>
    <w:rsid w:val="001C2911"/>
    <w:rsid w:val="001C3F9F"/>
    <w:rsid w:val="001C4E0A"/>
    <w:rsid w:val="001C5786"/>
    <w:rsid w:val="001C6915"/>
    <w:rsid w:val="001C7AB6"/>
    <w:rsid w:val="001C7F08"/>
    <w:rsid w:val="001D00D0"/>
    <w:rsid w:val="001D1816"/>
    <w:rsid w:val="001D2100"/>
    <w:rsid w:val="001D2D3B"/>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482"/>
    <w:rsid w:val="00200C7C"/>
    <w:rsid w:val="00203215"/>
    <w:rsid w:val="00203AF7"/>
    <w:rsid w:val="00204400"/>
    <w:rsid w:val="002060A8"/>
    <w:rsid w:val="0020666B"/>
    <w:rsid w:val="00206943"/>
    <w:rsid w:val="00206A9B"/>
    <w:rsid w:val="00210AA0"/>
    <w:rsid w:val="00211CA7"/>
    <w:rsid w:val="00211DF9"/>
    <w:rsid w:val="002131C7"/>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A1B62"/>
    <w:rsid w:val="002A3348"/>
    <w:rsid w:val="002A50D1"/>
    <w:rsid w:val="002A56DA"/>
    <w:rsid w:val="002A5722"/>
    <w:rsid w:val="002A7E5F"/>
    <w:rsid w:val="002B10E4"/>
    <w:rsid w:val="002B1EA4"/>
    <w:rsid w:val="002B2C10"/>
    <w:rsid w:val="002B38AF"/>
    <w:rsid w:val="002B3D2F"/>
    <w:rsid w:val="002B544D"/>
    <w:rsid w:val="002B5684"/>
    <w:rsid w:val="002B5734"/>
    <w:rsid w:val="002B5EC3"/>
    <w:rsid w:val="002C0399"/>
    <w:rsid w:val="002C0C93"/>
    <w:rsid w:val="002C1AF1"/>
    <w:rsid w:val="002C2223"/>
    <w:rsid w:val="002C2C1D"/>
    <w:rsid w:val="002C2ECD"/>
    <w:rsid w:val="002C311D"/>
    <w:rsid w:val="002C402D"/>
    <w:rsid w:val="002D0B89"/>
    <w:rsid w:val="002D0F75"/>
    <w:rsid w:val="002D12FD"/>
    <w:rsid w:val="002D58D3"/>
    <w:rsid w:val="002D5E50"/>
    <w:rsid w:val="002D6B10"/>
    <w:rsid w:val="002E102E"/>
    <w:rsid w:val="002E147A"/>
    <w:rsid w:val="002E25BC"/>
    <w:rsid w:val="002E26B1"/>
    <w:rsid w:val="002E2966"/>
    <w:rsid w:val="002E2E01"/>
    <w:rsid w:val="002E4A7B"/>
    <w:rsid w:val="002E61A9"/>
    <w:rsid w:val="002E789D"/>
    <w:rsid w:val="002F1D61"/>
    <w:rsid w:val="002F1F59"/>
    <w:rsid w:val="002F21D6"/>
    <w:rsid w:val="002F48DE"/>
    <w:rsid w:val="002F527F"/>
    <w:rsid w:val="002F6B1F"/>
    <w:rsid w:val="002F77DC"/>
    <w:rsid w:val="00300E27"/>
    <w:rsid w:val="003012F9"/>
    <w:rsid w:val="00301E87"/>
    <w:rsid w:val="0030203C"/>
    <w:rsid w:val="0030204E"/>
    <w:rsid w:val="00302478"/>
    <w:rsid w:val="003038C6"/>
    <w:rsid w:val="00303C35"/>
    <w:rsid w:val="00303FE5"/>
    <w:rsid w:val="003045A1"/>
    <w:rsid w:val="00304C00"/>
    <w:rsid w:val="00305268"/>
    <w:rsid w:val="00305360"/>
    <w:rsid w:val="00305FDD"/>
    <w:rsid w:val="003109BA"/>
    <w:rsid w:val="0031103F"/>
    <w:rsid w:val="00311597"/>
    <w:rsid w:val="003119BC"/>
    <w:rsid w:val="00311C34"/>
    <w:rsid w:val="00315E07"/>
    <w:rsid w:val="00315F87"/>
    <w:rsid w:val="003178D9"/>
    <w:rsid w:val="0032005D"/>
    <w:rsid w:val="00320B46"/>
    <w:rsid w:val="0032143C"/>
    <w:rsid w:val="0032195B"/>
    <w:rsid w:val="00321CAD"/>
    <w:rsid w:val="003250F2"/>
    <w:rsid w:val="00326D04"/>
    <w:rsid w:val="00327938"/>
    <w:rsid w:val="003306D4"/>
    <w:rsid w:val="00332DB9"/>
    <w:rsid w:val="00334CCB"/>
    <w:rsid w:val="00334EF9"/>
    <w:rsid w:val="00336510"/>
    <w:rsid w:val="00336E07"/>
    <w:rsid w:val="00337E36"/>
    <w:rsid w:val="00340EDC"/>
    <w:rsid w:val="00344160"/>
    <w:rsid w:val="00344A37"/>
    <w:rsid w:val="00345D8D"/>
    <w:rsid w:val="003467E4"/>
    <w:rsid w:val="0035183D"/>
    <w:rsid w:val="00352B48"/>
    <w:rsid w:val="003549DE"/>
    <w:rsid w:val="00355DFC"/>
    <w:rsid w:val="00356C0E"/>
    <w:rsid w:val="003578CC"/>
    <w:rsid w:val="003615F0"/>
    <w:rsid w:val="00361F1D"/>
    <w:rsid w:val="00364724"/>
    <w:rsid w:val="00364CB2"/>
    <w:rsid w:val="00365874"/>
    <w:rsid w:val="00365C52"/>
    <w:rsid w:val="003662E2"/>
    <w:rsid w:val="0036719E"/>
    <w:rsid w:val="0036774B"/>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3068"/>
    <w:rsid w:val="003F4B62"/>
    <w:rsid w:val="003F4CFE"/>
    <w:rsid w:val="003F702D"/>
    <w:rsid w:val="003F769A"/>
    <w:rsid w:val="004003F5"/>
    <w:rsid w:val="004006F3"/>
    <w:rsid w:val="00402515"/>
    <w:rsid w:val="00403BBA"/>
    <w:rsid w:val="00404209"/>
    <w:rsid w:val="00404CAE"/>
    <w:rsid w:val="00405260"/>
    <w:rsid w:val="00405C37"/>
    <w:rsid w:val="00405D4E"/>
    <w:rsid w:val="004106C7"/>
    <w:rsid w:val="00412C3F"/>
    <w:rsid w:val="00414168"/>
    <w:rsid w:val="004145FF"/>
    <w:rsid w:val="00416595"/>
    <w:rsid w:val="00416831"/>
    <w:rsid w:val="004170D4"/>
    <w:rsid w:val="004176C9"/>
    <w:rsid w:val="0042012C"/>
    <w:rsid w:val="00420BF5"/>
    <w:rsid w:val="0042235E"/>
    <w:rsid w:val="0042358E"/>
    <w:rsid w:val="0042422A"/>
    <w:rsid w:val="0042450D"/>
    <w:rsid w:val="0042566F"/>
    <w:rsid w:val="00425D56"/>
    <w:rsid w:val="004275DD"/>
    <w:rsid w:val="00431D2C"/>
    <w:rsid w:val="0043411B"/>
    <w:rsid w:val="004358D4"/>
    <w:rsid w:val="0043606A"/>
    <w:rsid w:val="004366AF"/>
    <w:rsid w:val="00437038"/>
    <w:rsid w:val="00444A41"/>
    <w:rsid w:val="00444E08"/>
    <w:rsid w:val="0044586D"/>
    <w:rsid w:val="004460E2"/>
    <w:rsid w:val="00446642"/>
    <w:rsid w:val="00446F14"/>
    <w:rsid w:val="004477AA"/>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2775"/>
    <w:rsid w:val="004841C5"/>
    <w:rsid w:val="00484F62"/>
    <w:rsid w:val="00485B3D"/>
    <w:rsid w:val="004862DE"/>
    <w:rsid w:val="00490858"/>
    <w:rsid w:val="004916A8"/>
    <w:rsid w:val="00491774"/>
    <w:rsid w:val="00492684"/>
    <w:rsid w:val="004930EA"/>
    <w:rsid w:val="00493CA4"/>
    <w:rsid w:val="00496477"/>
    <w:rsid w:val="00497978"/>
    <w:rsid w:val="004979CC"/>
    <w:rsid w:val="004A0265"/>
    <w:rsid w:val="004A1BDA"/>
    <w:rsid w:val="004A4670"/>
    <w:rsid w:val="004A5350"/>
    <w:rsid w:val="004A571E"/>
    <w:rsid w:val="004A5FB6"/>
    <w:rsid w:val="004A7164"/>
    <w:rsid w:val="004A73BA"/>
    <w:rsid w:val="004B1012"/>
    <w:rsid w:val="004B10A3"/>
    <w:rsid w:val="004B10C2"/>
    <w:rsid w:val="004B1CEF"/>
    <w:rsid w:val="004B452E"/>
    <w:rsid w:val="004B5C9B"/>
    <w:rsid w:val="004B5E98"/>
    <w:rsid w:val="004B6BE5"/>
    <w:rsid w:val="004B7699"/>
    <w:rsid w:val="004B77BD"/>
    <w:rsid w:val="004B7B38"/>
    <w:rsid w:val="004C0883"/>
    <w:rsid w:val="004C16E1"/>
    <w:rsid w:val="004C220C"/>
    <w:rsid w:val="004C40B6"/>
    <w:rsid w:val="004C46EE"/>
    <w:rsid w:val="004C6D8D"/>
    <w:rsid w:val="004D0B32"/>
    <w:rsid w:val="004D0B6E"/>
    <w:rsid w:val="004D1930"/>
    <w:rsid w:val="004D1EA7"/>
    <w:rsid w:val="004D5CE9"/>
    <w:rsid w:val="004E0F7E"/>
    <w:rsid w:val="004E13C7"/>
    <w:rsid w:val="004E1A3A"/>
    <w:rsid w:val="004E1A75"/>
    <w:rsid w:val="004E381A"/>
    <w:rsid w:val="004E3965"/>
    <w:rsid w:val="004E3FC1"/>
    <w:rsid w:val="004E427A"/>
    <w:rsid w:val="004E4E81"/>
    <w:rsid w:val="004E5364"/>
    <w:rsid w:val="004E6ECD"/>
    <w:rsid w:val="004F072C"/>
    <w:rsid w:val="004F0A68"/>
    <w:rsid w:val="004F1CC0"/>
    <w:rsid w:val="004F44C8"/>
    <w:rsid w:val="004F4CC8"/>
    <w:rsid w:val="004F702F"/>
    <w:rsid w:val="004F7361"/>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F8C"/>
    <w:rsid w:val="00534D46"/>
    <w:rsid w:val="00535BFA"/>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29B"/>
    <w:rsid w:val="00564EA9"/>
    <w:rsid w:val="0056757B"/>
    <w:rsid w:val="005676E3"/>
    <w:rsid w:val="005676EB"/>
    <w:rsid w:val="0057243A"/>
    <w:rsid w:val="00572F73"/>
    <w:rsid w:val="005731A6"/>
    <w:rsid w:val="005746FE"/>
    <w:rsid w:val="0057759E"/>
    <w:rsid w:val="0057778E"/>
    <w:rsid w:val="00584A8A"/>
    <w:rsid w:val="00584D86"/>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52B1"/>
    <w:rsid w:val="005A7AC2"/>
    <w:rsid w:val="005B06BD"/>
    <w:rsid w:val="005B0CAF"/>
    <w:rsid w:val="005B2310"/>
    <w:rsid w:val="005B38E6"/>
    <w:rsid w:val="005B44C4"/>
    <w:rsid w:val="005C01C0"/>
    <w:rsid w:val="005C09C0"/>
    <w:rsid w:val="005C0FF5"/>
    <w:rsid w:val="005C1324"/>
    <w:rsid w:val="005C1F77"/>
    <w:rsid w:val="005C2031"/>
    <w:rsid w:val="005C53EE"/>
    <w:rsid w:val="005C5E2A"/>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10A52"/>
    <w:rsid w:val="006115C9"/>
    <w:rsid w:val="00611E08"/>
    <w:rsid w:val="00612AA7"/>
    <w:rsid w:val="006130E8"/>
    <w:rsid w:val="0061392E"/>
    <w:rsid w:val="006140C1"/>
    <w:rsid w:val="00614388"/>
    <w:rsid w:val="00614F46"/>
    <w:rsid w:val="006167D3"/>
    <w:rsid w:val="00622BB1"/>
    <w:rsid w:val="006233BB"/>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2C87"/>
    <w:rsid w:val="006A45D1"/>
    <w:rsid w:val="006A46BE"/>
    <w:rsid w:val="006A5FF9"/>
    <w:rsid w:val="006B062C"/>
    <w:rsid w:val="006B11FF"/>
    <w:rsid w:val="006B2DB5"/>
    <w:rsid w:val="006B6F48"/>
    <w:rsid w:val="006B77C0"/>
    <w:rsid w:val="006C0A89"/>
    <w:rsid w:val="006C37D7"/>
    <w:rsid w:val="006C4839"/>
    <w:rsid w:val="006C4921"/>
    <w:rsid w:val="006C4CC6"/>
    <w:rsid w:val="006C5272"/>
    <w:rsid w:val="006C5705"/>
    <w:rsid w:val="006C5B25"/>
    <w:rsid w:val="006C77D6"/>
    <w:rsid w:val="006D02A9"/>
    <w:rsid w:val="006D079C"/>
    <w:rsid w:val="006D2082"/>
    <w:rsid w:val="006D281F"/>
    <w:rsid w:val="006D2DC1"/>
    <w:rsid w:val="006D3014"/>
    <w:rsid w:val="006D3702"/>
    <w:rsid w:val="006D3A34"/>
    <w:rsid w:val="006D49A4"/>
    <w:rsid w:val="006D584A"/>
    <w:rsid w:val="006E041B"/>
    <w:rsid w:val="006E0581"/>
    <w:rsid w:val="006E2579"/>
    <w:rsid w:val="006E2B2A"/>
    <w:rsid w:val="006E3AA3"/>
    <w:rsid w:val="006E3E6E"/>
    <w:rsid w:val="006E3F4E"/>
    <w:rsid w:val="006E5CEE"/>
    <w:rsid w:val="006E622F"/>
    <w:rsid w:val="006E6EDF"/>
    <w:rsid w:val="006E6FAB"/>
    <w:rsid w:val="006E7033"/>
    <w:rsid w:val="006F025F"/>
    <w:rsid w:val="006F05F2"/>
    <w:rsid w:val="006F1C7B"/>
    <w:rsid w:val="006F23A6"/>
    <w:rsid w:val="006F2406"/>
    <w:rsid w:val="006F26B5"/>
    <w:rsid w:val="006F5404"/>
    <w:rsid w:val="00703116"/>
    <w:rsid w:val="00703A1E"/>
    <w:rsid w:val="00704B9A"/>
    <w:rsid w:val="007061E7"/>
    <w:rsid w:val="00706677"/>
    <w:rsid w:val="00707422"/>
    <w:rsid w:val="00710133"/>
    <w:rsid w:val="0071018A"/>
    <w:rsid w:val="00710FC0"/>
    <w:rsid w:val="007110C3"/>
    <w:rsid w:val="00712942"/>
    <w:rsid w:val="007141A8"/>
    <w:rsid w:val="0071532A"/>
    <w:rsid w:val="007161EE"/>
    <w:rsid w:val="007168E1"/>
    <w:rsid w:val="00720068"/>
    <w:rsid w:val="0072012A"/>
    <w:rsid w:val="00722FAC"/>
    <w:rsid w:val="0072337E"/>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23E4"/>
    <w:rsid w:val="007B27C4"/>
    <w:rsid w:val="007B2D14"/>
    <w:rsid w:val="007B36CD"/>
    <w:rsid w:val="007B3960"/>
    <w:rsid w:val="007B40EA"/>
    <w:rsid w:val="007B49CA"/>
    <w:rsid w:val="007B6532"/>
    <w:rsid w:val="007B6B45"/>
    <w:rsid w:val="007B6CBA"/>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1C6"/>
    <w:rsid w:val="007D4BF8"/>
    <w:rsid w:val="007D5817"/>
    <w:rsid w:val="007D62A5"/>
    <w:rsid w:val="007D66C5"/>
    <w:rsid w:val="007D716F"/>
    <w:rsid w:val="007D78F6"/>
    <w:rsid w:val="007E0839"/>
    <w:rsid w:val="007E3E3F"/>
    <w:rsid w:val="007E3FAB"/>
    <w:rsid w:val="007E45CE"/>
    <w:rsid w:val="007E6891"/>
    <w:rsid w:val="007E721A"/>
    <w:rsid w:val="007F0794"/>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C92"/>
    <w:rsid w:val="008160B2"/>
    <w:rsid w:val="00821516"/>
    <w:rsid w:val="00821A79"/>
    <w:rsid w:val="00822307"/>
    <w:rsid w:val="00822414"/>
    <w:rsid w:val="0082266A"/>
    <w:rsid w:val="008241C4"/>
    <w:rsid w:val="0082452E"/>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541D"/>
    <w:rsid w:val="008901CA"/>
    <w:rsid w:val="008917C3"/>
    <w:rsid w:val="00893347"/>
    <w:rsid w:val="00893751"/>
    <w:rsid w:val="00893A24"/>
    <w:rsid w:val="00893D06"/>
    <w:rsid w:val="00894414"/>
    <w:rsid w:val="008948D3"/>
    <w:rsid w:val="00895462"/>
    <w:rsid w:val="00895A55"/>
    <w:rsid w:val="008A17BF"/>
    <w:rsid w:val="008A2864"/>
    <w:rsid w:val="008A3BFB"/>
    <w:rsid w:val="008A403F"/>
    <w:rsid w:val="008A42FD"/>
    <w:rsid w:val="008A6EE2"/>
    <w:rsid w:val="008A73AB"/>
    <w:rsid w:val="008B0705"/>
    <w:rsid w:val="008B0D24"/>
    <w:rsid w:val="008B1CAB"/>
    <w:rsid w:val="008B2A7F"/>
    <w:rsid w:val="008B2B23"/>
    <w:rsid w:val="008B2E6E"/>
    <w:rsid w:val="008B7262"/>
    <w:rsid w:val="008B7443"/>
    <w:rsid w:val="008C295A"/>
    <w:rsid w:val="008C2BAC"/>
    <w:rsid w:val="008C2D5D"/>
    <w:rsid w:val="008C2F4E"/>
    <w:rsid w:val="008C3ABC"/>
    <w:rsid w:val="008D098B"/>
    <w:rsid w:val="008D0BE5"/>
    <w:rsid w:val="008D3D5A"/>
    <w:rsid w:val="008D3E8F"/>
    <w:rsid w:val="008D6083"/>
    <w:rsid w:val="008D6A45"/>
    <w:rsid w:val="008D7595"/>
    <w:rsid w:val="008D7D4C"/>
    <w:rsid w:val="008D7E5C"/>
    <w:rsid w:val="008E022F"/>
    <w:rsid w:val="008E02BB"/>
    <w:rsid w:val="008E1319"/>
    <w:rsid w:val="008E3199"/>
    <w:rsid w:val="008E3A45"/>
    <w:rsid w:val="008E41CB"/>
    <w:rsid w:val="008E4898"/>
    <w:rsid w:val="008E57C3"/>
    <w:rsid w:val="008E681F"/>
    <w:rsid w:val="008E789E"/>
    <w:rsid w:val="008E7E5A"/>
    <w:rsid w:val="008F0CDD"/>
    <w:rsid w:val="008F1300"/>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6284"/>
    <w:rsid w:val="0090639B"/>
    <w:rsid w:val="00906E5F"/>
    <w:rsid w:val="0090767B"/>
    <w:rsid w:val="00911304"/>
    <w:rsid w:val="009124D7"/>
    <w:rsid w:val="0091254E"/>
    <w:rsid w:val="00912A2E"/>
    <w:rsid w:val="00912B26"/>
    <w:rsid w:val="00914350"/>
    <w:rsid w:val="009207B6"/>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7170"/>
    <w:rsid w:val="00967BF7"/>
    <w:rsid w:val="00971CC4"/>
    <w:rsid w:val="00971E6C"/>
    <w:rsid w:val="00971F36"/>
    <w:rsid w:val="009729D3"/>
    <w:rsid w:val="009743A8"/>
    <w:rsid w:val="00974A65"/>
    <w:rsid w:val="009755D1"/>
    <w:rsid w:val="009762CC"/>
    <w:rsid w:val="00976E06"/>
    <w:rsid w:val="009770C1"/>
    <w:rsid w:val="00977826"/>
    <w:rsid w:val="00980003"/>
    <w:rsid w:val="00981C74"/>
    <w:rsid w:val="00984581"/>
    <w:rsid w:val="009857AA"/>
    <w:rsid w:val="00985E1B"/>
    <w:rsid w:val="00986821"/>
    <w:rsid w:val="00986D61"/>
    <w:rsid w:val="00990755"/>
    <w:rsid w:val="00990AE5"/>
    <w:rsid w:val="009911B4"/>
    <w:rsid w:val="00991BB6"/>
    <w:rsid w:val="00991DA1"/>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5AB6"/>
    <w:rsid w:val="009A6B30"/>
    <w:rsid w:val="009A7335"/>
    <w:rsid w:val="009B068B"/>
    <w:rsid w:val="009B0A7F"/>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A18"/>
    <w:rsid w:val="009C5445"/>
    <w:rsid w:val="009C7432"/>
    <w:rsid w:val="009C7E9A"/>
    <w:rsid w:val="009D08AD"/>
    <w:rsid w:val="009D0AE9"/>
    <w:rsid w:val="009D1AC1"/>
    <w:rsid w:val="009D321E"/>
    <w:rsid w:val="009D3314"/>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6601"/>
    <w:rsid w:val="009F696A"/>
    <w:rsid w:val="009F747C"/>
    <w:rsid w:val="009F74F5"/>
    <w:rsid w:val="00A02E8A"/>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721"/>
    <w:rsid w:val="00A81E6A"/>
    <w:rsid w:val="00A8237A"/>
    <w:rsid w:val="00A83938"/>
    <w:rsid w:val="00A84F40"/>
    <w:rsid w:val="00A85806"/>
    <w:rsid w:val="00A85C6E"/>
    <w:rsid w:val="00A8773E"/>
    <w:rsid w:val="00A87A7F"/>
    <w:rsid w:val="00A87D1D"/>
    <w:rsid w:val="00A90C77"/>
    <w:rsid w:val="00A90DEA"/>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3ED8"/>
    <w:rsid w:val="00AC42DC"/>
    <w:rsid w:val="00AC453B"/>
    <w:rsid w:val="00AC4E8C"/>
    <w:rsid w:val="00AC6807"/>
    <w:rsid w:val="00AC777A"/>
    <w:rsid w:val="00AD0D6E"/>
    <w:rsid w:val="00AD0EF0"/>
    <w:rsid w:val="00AD2206"/>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DCE"/>
    <w:rsid w:val="00AE6B6B"/>
    <w:rsid w:val="00AE7E09"/>
    <w:rsid w:val="00AF07F4"/>
    <w:rsid w:val="00AF1134"/>
    <w:rsid w:val="00AF1D10"/>
    <w:rsid w:val="00AF207E"/>
    <w:rsid w:val="00AF26F5"/>
    <w:rsid w:val="00AF270D"/>
    <w:rsid w:val="00AF2EBB"/>
    <w:rsid w:val="00AF3356"/>
    <w:rsid w:val="00AF340A"/>
    <w:rsid w:val="00AF392C"/>
    <w:rsid w:val="00AF5E4F"/>
    <w:rsid w:val="00AF6C7C"/>
    <w:rsid w:val="00AF6D8C"/>
    <w:rsid w:val="00AF7212"/>
    <w:rsid w:val="00B00B69"/>
    <w:rsid w:val="00B011EB"/>
    <w:rsid w:val="00B02893"/>
    <w:rsid w:val="00B029DE"/>
    <w:rsid w:val="00B03E6E"/>
    <w:rsid w:val="00B04814"/>
    <w:rsid w:val="00B05AD6"/>
    <w:rsid w:val="00B07A96"/>
    <w:rsid w:val="00B1049F"/>
    <w:rsid w:val="00B12632"/>
    <w:rsid w:val="00B128E6"/>
    <w:rsid w:val="00B13721"/>
    <w:rsid w:val="00B14856"/>
    <w:rsid w:val="00B1491C"/>
    <w:rsid w:val="00B16B71"/>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A37"/>
    <w:rsid w:val="00B45611"/>
    <w:rsid w:val="00B504D0"/>
    <w:rsid w:val="00B50B0F"/>
    <w:rsid w:val="00B521E2"/>
    <w:rsid w:val="00B52595"/>
    <w:rsid w:val="00B52598"/>
    <w:rsid w:val="00B52FB2"/>
    <w:rsid w:val="00B53150"/>
    <w:rsid w:val="00B54583"/>
    <w:rsid w:val="00B549BA"/>
    <w:rsid w:val="00B54BB0"/>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E6"/>
    <w:rsid w:val="00B82347"/>
    <w:rsid w:val="00B84702"/>
    <w:rsid w:val="00B84E0A"/>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6616"/>
    <w:rsid w:val="00BA69E5"/>
    <w:rsid w:val="00BA6C8C"/>
    <w:rsid w:val="00BA796D"/>
    <w:rsid w:val="00BA7A62"/>
    <w:rsid w:val="00BA7C77"/>
    <w:rsid w:val="00BB046C"/>
    <w:rsid w:val="00BB05DB"/>
    <w:rsid w:val="00BB0BCE"/>
    <w:rsid w:val="00BB45A5"/>
    <w:rsid w:val="00BB5C60"/>
    <w:rsid w:val="00BB7289"/>
    <w:rsid w:val="00BB7A9D"/>
    <w:rsid w:val="00BC2763"/>
    <w:rsid w:val="00BC2C8B"/>
    <w:rsid w:val="00BC434F"/>
    <w:rsid w:val="00BC46AD"/>
    <w:rsid w:val="00BC49C5"/>
    <w:rsid w:val="00BC4FBC"/>
    <w:rsid w:val="00BC528C"/>
    <w:rsid w:val="00BC566F"/>
    <w:rsid w:val="00BC72E9"/>
    <w:rsid w:val="00BD06E4"/>
    <w:rsid w:val="00BD3879"/>
    <w:rsid w:val="00BD518E"/>
    <w:rsid w:val="00BD6317"/>
    <w:rsid w:val="00BD7982"/>
    <w:rsid w:val="00BD7C5C"/>
    <w:rsid w:val="00BD7D94"/>
    <w:rsid w:val="00BE15AF"/>
    <w:rsid w:val="00BE1696"/>
    <w:rsid w:val="00BE1C8A"/>
    <w:rsid w:val="00BE2178"/>
    <w:rsid w:val="00BE26A7"/>
    <w:rsid w:val="00BE4EAB"/>
    <w:rsid w:val="00BE61FA"/>
    <w:rsid w:val="00BE7B77"/>
    <w:rsid w:val="00BF0B42"/>
    <w:rsid w:val="00BF168E"/>
    <w:rsid w:val="00BF21F4"/>
    <w:rsid w:val="00BF2324"/>
    <w:rsid w:val="00BF25B3"/>
    <w:rsid w:val="00BF31B8"/>
    <w:rsid w:val="00BF396B"/>
    <w:rsid w:val="00BF4349"/>
    <w:rsid w:val="00BF6FD8"/>
    <w:rsid w:val="00BF71EA"/>
    <w:rsid w:val="00C00015"/>
    <w:rsid w:val="00C00E04"/>
    <w:rsid w:val="00C00E76"/>
    <w:rsid w:val="00C011FF"/>
    <w:rsid w:val="00C02315"/>
    <w:rsid w:val="00C02E38"/>
    <w:rsid w:val="00C02F1C"/>
    <w:rsid w:val="00C02FBF"/>
    <w:rsid w:val="00C036E1"/>
    <w:rsid w:val="00C03724"/>
    <w:rsid w:val="00C03788"/>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77B7"/>
    <w:rsid w:val="00C41D88"/>
    <w:rsid w:val="00C43383"/>
    <w:rsid w:val="00C436CF"/>
    <w:rsid w:val="00C44439"/>
    <w:rsid w:val="00C45C05"/>
    <w:rsid w:val="00C46687"/>
    <w:rsid w:val="00C51A30"/>
    <w:rsid w:val="00C52C7E"/>
    <w:rsid w:val="00C53FE7"/>
    <w:rsid w:val="00C54078"/>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74751"/>
    <w:rsid w:val="00C74B0E"/>
    <w:rsid w:val="00C74D30"/>
    <w:rsid w:val="00C75356"/>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D4A"/>
    <w:rsid w:val="00C951F8"/>
    <w:rsid w:val="00C97E1D"/>
    <w:rsid w:val="00CA0EB5"/>
    <w:rsid w:val="00CA12FF"/>
    <w:rsid w:val="00CA1789"/>
    <w:rsid w:val="00CA1863"/>
    <w:rsid w:val="00CA3168"/>
    <w:rsid w:val="00CA4106"/>
    <w:rsid w:val="00CA600E"/>
    <w:rsid w:val="00CA6BD1"/>
    <w:rsid w:val="00CA7C68"/>
    <w:rsid w:val="00CB1BEF"/>
    <w:rsid w:val="00CB3134"/>
    <w:rsid w:val="00CB39AE"/>
    <w:rsid w:val="00CB57F3"/>
    <w:rsid w:val="00CB58B8"/>
    <w:rsid w:val="00CB6892"/>
    <w:rsid w:val="00CB724B"/>
    <w:rsid w:val="00CC1194"/>
    <w:rsid w:val="00CC13B2"/>
    <w:rsid w:val="00CC196E"/>
    <w:rsid w:val="00CC2664"/>
    <w:rsid w:val="00CC33F8"/>
    <w:rsid w:val="00CC497B"/>
    <w:rsid w:val="00CC55E8"/>
    <w:rsid w:val="00CC59C0"/>
    <w:rsid w:val="00CC6E0E"/>
    <w:rsid w:val="00CD0213"/>
    <w:rsid w:val="00CD119F"/>
    <w:rsid w:val="00CD2EAD"/>
    <w:rsid w:val="00CD51C7"/>
    <w:rsid w:val="00CD6417"/>
    <w:rsid w:val="00CD6812"/>
    <w:rsid w:val="00CD6A58"/>
    <w:rsid w:val="00CE135F"/>
    <w:rsid w:val="00CE13D4"/>
    <w:rsid w:val="00CE4375"/>
    <w:rsid w:val="00CE4531"/>
    <w:rsid w:val="00CE4697"/>
    <w:rsid w:val="00CE4758"/>
    <w:rsid w:val="00CE476E"/>
    <w:rsid w:val="00CE4A47"/>
    <w:rsid w:val="00CE5C23"/>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B1"/>
    <w:rsid w:val="00D906A1"/>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6013"/>
    <w:rsid w:val="00DB6351"/>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E81"/>
    <w:rsid w:val="00DF5545"/>
    <w:rsid w:val="00DF5C39"/>
    <w:rsid w:val="00DF5F8C"/>
    <w:rsid w:val="00DF65F0"/>
    <w:rsid w:val="00E04C23"/>
    <w:rsid w:val="00E05F39"/>
    <w:rsid w:val="00E069F5"/>
    <w:rsid w:val="00E105F2"/>
    <w:rsid w:val="00E106CB"/>
    <w:rsid w:val="00E13328"/>
    <w:rsid w:val="00E1506B"/>
    <w:rsid w:val="00E15110"/>
    <w:rsid w:val="00E17863"/>
    <w:rsid w:val="00E17D35"/>
    <w:rsid w:val="00E206FA"/>
    <w:rsid w:val="00E20BC7"/>
    <w:rsid w:val="00E20FA6"/>
    <w:rsid w:val="00E215B9"/>
    <w:rsid w:val="00E22779"/>
    <w:rsid w:val="00E2338B"/>
    <w:rsid w:val="00E23FB9"/>
    <w:rsid w:val="00E2688B"/>
    <w:rsid w:val="00E300DA"/>
    <w:rsid w:val="00E3092C"/>
    <w:rsid w:val="00E3213E"/>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79F"/>
    <w:rsid w:val="00E522EC"/>
    <w:rsid w:val="00E552C5"/>
    <w:rsid w:val="00E55B3E"/>
    <w:rsid w:val="00E564AF"/>
    <w:rsid w:val="00E56972"/>
    <w:rsid w:val="00E61293"/>
    <w:rsid w:val="00E6587D"/>
    <w:rsid w:val="00E67355"/>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575D"/>
    <w:rsid w:val="00EA5BC7"/>
    <w:rsid w:val="00EA6439"/>
    <w:rsid w:val="00EA7D43"/>
    <w:rsid w:val="00EB101A"/>
    <w:rsid w:val="00EB113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201"/>
    <w:rsid w:val="00ED534E"/>
    <w:rsid w:val="00ED575E"/>
    <w:rsid w:val="00ED5F41"/>
    <w:rsid w:val="00ED69BA"/>
    <w:rsid w:val="00ED6B57"/>
    <w:rsid w:val="00ED6CF2"/>
    <w:rsid w:val="00ED7473"/>
    <w:rsid w:val="00ED7DAC"/>
    <w:rsid w:val="00EE1169"/>
    <w:rsid w:val="00EE25BB"/>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653"/>
    <w:rsid w:val="00F34C55"/>
    <w:rsid w:val="00F35F04"/>
    <w:rsid w:val="00F365DC"/>
    <w:rsid w:val="00F3679F"/>
    <w:rsid w:val="00F41C85"/>
    <w:rsid w:val="00F42BDB"/>
    <w:rsid w:val="00F4424B"/>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F4E"/>
    <w:rsid w:val="00F76C0D"/>
    <w:rsid w:val="00F76E70"/>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C089F"/>
    <w:rsid w:val="00FC1FA7"/>
    <w:rsid w:val="00FC4580"/>
    <w:rsid w:val="00FC5BF2"/>
    <w:rsid w:val="00FC6EAD"/>
    <w:rsid w:val="00FD0FA6"/>
    <w:rsid w:val="00FD2E89"/>
    <w:rsid w:val="00FD55B9"/>
    <w:rsid w:val="00FD5FD7"/>
    <w:rsid w:val="00FD63F8"/>
    <w:rsid w:val="00FD645E"/>
    <w:rsid w:val="00FD6F5E"/>
    <w:rsid w:val="00FD77C0"/>
    <w:rsid w:val="00FD7AAD"/>
    <w:rsid w:val="00FE0E51"/>
    <w:rsid w:val="00FE17EA"/>
    <w:rsid w:val="00FE277F"/>
    <w:rsid w:val="00FE379B"/>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119BF-B7BB-EC44-AE25-A27D66AED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26</Pages>
  <Words>15399</Words>
  <Characters>87780</Characters>
  <Application>Microsoft Office Word</Application>
  <DocSecurity>0</DocSecurity>
  <Lines>731</Lines>
  <Paragraphs>205</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0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018</cp:revision>
  <dcterms:created xsi:type="dcterms:W3CDTF">2019-04-16T11:24:00Z</dcterms:created>
  <dcterms:modified xsi:type="dcterms:W3CDTF">2019-05-1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